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1DA7D1C" w14:textId="07FB6F73" w:rsidR="005F1FFB" w:rsidRPr="0018432E" w:rsidRDefault="003A53E4" w:rsidP="00C07159">
      <w:pPr>
        <w:jc w:val="both"/>
        <w:rPr>
          <w:rFonts w:eastAsiaTheme="minorEastAsia"/>
          <w:b/>
          <w:bCs/>
        </w:rPr>
      </w:pPr>
      <w:r w:rsidRPr="0018432E">
        <w:rPr>
          <w:rFonts w:eastAsiaTheme="minorEastAsia"/>
          <w:b/>
          <w:bCs/>
        </w:rPr>
        <w:t xml:space="preserve">Supplementary </w:t>
      </w:r>
      <w:r w:rsidR="001D0B78">
        <w:rPr>
          <w:rFonts w:eastAsiaTheme="minorEastAsia"/>
          <w:b/>
          <w:bCs/>
        </w:rPr>
        <w:t>t</w:t>
      </w:r>
      <w:r w:rsidRPr="0018432E">
        <w:rPr>
          <w:rFonts w:eastAsiaTheme="minorEastAsia"/>
          <w:b/>
          <w:bCs/>
        </w:rPr>
        <w:t>able 1</w:t>
      </w:r>
      <w:r w:rsidR="00FB630D">
        <w:rPr>
          <w:rFonts w:eastAsiaTheme="minorEastAsia"/>
          <w:b/>
          <w:bCs/>
        </w:rPr>
        <w:t>.</w:t>
      </w:r>
      <w:r w:rsidR="0018432E">
        <w:rPr>
          <w:rFonts w:eastAsiaTheme="minorEastAsia"/>
          <w:b/>
          <w:bCs/>
        </w:rPr>
        <w:t xml:space="preserve"> </w:t>
      </w:r>
      <w:r w:rsidR="00FB630D">
        <w:rPr>
          <w:rFonts w:eastAsiaTheme="minorEastAsia"/>
          <w:b/>
          <w:bCs/>
        </w:rPr>
        <w:t>P</w:t>
      </w:r>
      <w:r w:rsidR="0018432E">
        <w:rPr>
          <w:rFonts w:eastAsiaTheme="minorEastAsia"/>
          <w:b/>
          <w:bCs/>
        </w:rPr>
        <w:t>revious methods for ductility enhancement</w:t>
      </w:r>
    </w:p>
    <w:p w14:paraId="6BACED0B" w14:textId="77777777" w:rsidR="003A53E4" w:rsidRDefault="003A53E4" w:rsidP="00C07159">
      <w:pPr>
        <w:jc w:val="both"/>
        <w:rPr>
          <w:rFonts w:eastAsiaTheme="minorEastAsia"/>
        </w:rPr>
      </w:pPr>
    </w:p>
    <w:tbl>
      <w:tblPr>
        <w:tblStyle w:val="PlainTable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051"/>
        <w:gridCol w:w="929"/>
        <w:gridCol w:w="1817"/>
        <w:gridCol w:w="1584"/>
        <w:gridCol w:w="1925"/>
        <w:gridCol w:w="2278"/>
        <w:gridCol w:w="1279"/>
        <w:gridCol w:w="1087"/>
      </w:tblGrid>
      <w:tr w:rsidR="001E37A1" w:rsidRPr="001D0B78" w14:paraId="3C35A477" w14:textId="77777777" w:rsidTr="001843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CC99"/>
          </w:tcPr>
          <w:p w14:paraId="422F9F8A" w14:textId="6ADAF5CC" w:rsidR="00484E31" w:rsidRPr="001D0B78" w:rsidRDefault="00484E31" w:rsidP="00484E31">
            <w:pPr>
              <w:jc w:val="center"/>
              <w:rPr>
                <w:rFonts w:ascii="Helvetica" w:hAnsi="Helvetica" w:cs="Arial"/>
                <w:sz w:val="18"/>
                <w:szCs w:val="18"/>
              </w:rPr>
            </w:pPr>
            <w:bookmarkStart w:id="0" w:name="_Hlk52464120"/>
            <w:r w:rsidRPr="001D0B78">
              <w:rPr>
                <w:rFonts w:ascii="Helvetica" w:hAnsi="Helvetica" w:cs="Arial"/>
                <w:sz w:val="18"/>
                <w:szCs w:val="18"/>
              </w:rPr>
              <w:t>Method Description</w:t>
            </w:r>
          </w:p>
        </w:tc>
        <w:tc>
          <w:tcPr>
            <w:tcW w:w="0" w:type="auto"/>
            <w:shd w:val="clear" w:color="auto" w:fill="FFCC99"/>
          </w:tcPr>
          <w:p w14:paraId="3808505E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Effect on glass or liquid</w:t>
            </w:r>
          </w:p>
        </w:tc>
        <w:tc>
          <w:tcPr>
            <w:tcW w:w="0" w:type="auto"/>
            <w:shd w:val="clear" w:color="auto" w:fill="FFCC99"/>
          </w:tcPr>
          <w:p w14:paraId="31FFFAD2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Effect</w:t>
            </w:r>
          </w:p>
        </w:tc>
        <w:tc>
          <w:tcPr>
            <w:tcW w:w="0" w:type="auto"/>
            <w:shd w:val="clear" w:color="auto" w:fill="FFCC99"/>
          </w:tcPr>
          <w:p w14:paraId="44460781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Mechanical tests</w:t>
            </w:r>
          </w:p>
        </w:tc>
        <w:tc>
          <w:tcPr>
            <w:tcW w:w="0" w:type="auto"/>
            <w:shd w:val="clear" w:color="auto" w:fill="FFCC99"/>
          </w:tcPr>
          <w:p w14:paraId="4D9AC910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Homogeneous/</w:t>
            </w:r>
          </w:p>
          <w:p w14:paraId="4620458D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Inhomogeneous</w:t>
            </w:r>
          </w:p>
        </w:tc>
        <w:tc>
          <w:tcPr>
            <w:tcW w:w="0" w:type="auto"/>
            <w:shd w:val="clear" w:color="auto" w:fill="FFCC99"/>
          </w:tcPr>
          <w:p w14:paraId="5F190AC9" w14:textId="50A709E8" w:rsidR="00484E31" w:rsidRPr="001D0B78" w:rsidRDefault="008E7A0D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>
              <w:rPr>
                <w:rFonts w:ascii="Helvetica" w:hAnsi="Helvetica" w:cs="Arial"/>
                <w:sz w:val="18"/>
                <w:szCs w:val="18"/>
              </w:rPr>
              <w:t>Alloys</w:t>
            </w:r>
          </w:p>
        </w:tc>
        <w:tc>
          <w:tcPr>
            <w:tcW w:w="0" w:type="auto"/>
            <w:shd w:val="clear" w:color="auto" w:fill="FFCC99"/>
          </w:tcPr>
          <w:p w14:paraId="5EBFB5AE" w14:textId="35ED7D1A" w:rsidR="00484E31" w:rsidRPr="001D0B78" w:rsidRDefault="0067608F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>
              <w:rPr>
                <w:rFonts w:ascii="Helvetica" w:hAnsi="Helvetica" w:cs="Arial"/>
                <w:sz w:val="18"/>
                <w:szCs w:val="18"/>
              </w:rPr>
              <w:t>Change in</w:t>
            </w:r>
            <w:r w:rsidR="00484E31" w:rsidRPr="001D0B78">
              <w:rPr>
                <w:rFonts w:ascii="Helvetica" w:hAnsi="Helvetica" w:cs="Arial"/>
                <w:sz w:val="18"/>
                <w:szCs w:val="18"/>
              </w:rPr>
              <w:t xml:space="preserve"> thermal signal</w:t>
            </w:r>
          </w:p>
        </w:tc>
        <w:tc>
          <w:tcPr>
            <w:tcW w:w="0" w:type="auto"/>
            <w:shd w:val="clear" w:color="auto" w:fill="FFCC99"/>
          </w:tcPr>
          <w:p w14:paraId="7BA9CD4B" w14:textId="77777777" w:rsidR="00484E31" w:rsidRPr="001D0B78" w:rsidRDefault="00484E31" w:rsidP="00484E3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Reference</w:t>
            </w:r>
          </w:p>
        </w:tc>
      </w:tr>
      <w:tr w:rsidR="0018432E" w:rsidRPr="001D0B78" w14:paraId="40B2EAA1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0F34A8F" w14:textId="5FB44418" w:rsidR="00484E31" w:rsidRPr="001D0B78" w:rsidRDefault="00484E31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High </w:t>
            </w:r>
            <w:r w:rsidR="0018432E" w:rsidRPr="001D0B78">
              <w:rPr>
                <w:rFonts w:ascii="Arial" w:hAnsi="Arial" w:cs="Arial"/>
                <w:sz w:val="18"/>
                <w:szCs w:val="18"/>
              </w:rPr>
              <w:t>t</w:t>
            </w:r>
            <w:r w:rsidRPr="001D0B78">
              <w:rPr>
                <w:rFonts w:ascii="Arial" w:hAnsi="Arial" w:cs="Arial"/>
                <w:sz w:val="18"/>
                <w:szCs w:val="18"/>
              </w:rPr>
              <w:t xml:space="preserve">emperature </w:t>
            </w:r>
            <w:r w:rsidR="0018432E" w:rsidRPr="001D0B78">
              <w:rPr>
                <w:rFonts w:ascii="Arial" w:hAnsi="Arial" w:cs="Arial"/>
                <w:sz w:val="18"/>
                <w:szCs w:val="18"/>
              </w:rPr>
              <w:t>c</w:t>
            </w:r>
            <w:r w:rsidRPr="001D0B78">
              <w:rPr>
                <w:rFonts w:ascii="Arial" w:hAnsi="Arial" w:cs="Arial"/>
                <w:sz w:val="18"/>
                <w:szCs w:val="18"/>
              </w:rPr>
              <w:t>reep</w:t>
            </w:r>
          </w:p>
        </w:tc>
        <w:tc>
          <w:tcPr>
            <w:tcW w:w="0" w:type="auto"/>
          </w:tcPr>
          <w:p w14:paraId="40804E47" w14:textId="03E92260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G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lass</w:t>
            </w:r>
          </w:p>
        </w:tc>
        <w:tc>
          <w:tcPr>
            <w:tcW w:w="0" w:type="auto"/>
          </w:tcPr>
          <w:p w14:paraId="1547DD3A" w14:textId="04AEDD27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ncreased plasticity (in some samples)</w:t>
            </w:r>
          </w:p>
        </w:tc>
        <w:tc>
          <w:tcPr>
            <w:tcW w:w="0" w:type="auto"/>
          </w:tcPr>
          <w:p w14:paraId="00FEAEF9" w14:textId="58692D19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ompression</w:t>
            </w:r>
          </w:p>
        </w:tc>
        <w:tc>
          <w:tcPr>
            <w:tcW w:w="0" w:type="auto"/>
          </w:tcPr>
          <w:p w14:paraId="458B4313" w14:textId="4D3A9A79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H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 xml:space="preserve">omogenous deformation, </w:t>
            </w:r>
            <w:r>
              <w:rPr>
                <w:rFonts w:ascii="Arial" w:hAnsi="Arial" w:cs="Arial"/>
                <w:sz w:val="18"/>
                <w:szCs w:val="18"/>
              </w:rPr>
              <w:t>p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ossible anisotropy</w:t>
            </w:r>
          </w:p>
        </w:tc>
        <w:tc>
          <w:tcPr>
            <w:tcW w:w="0" w:type="auto"/>
          </w:tcPr>
          <w:p w14:paraId="0A9907B9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0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0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  <w:p w14:paraId="2BC9FEA7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7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8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  <w:p w14:paraId="7F3B1A37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30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1969B01C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No difference observed vs. as-cast </w:t>
            </w:r>
          </w:p>
        </w:tc>
        <w:tc>
          <w:tcPr>
            <w:tcW w:w="0" w:type="auto"/>
          </w:tcPr>
          <w:p w14:paraId="0695ED07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ong&lt;/Author&gt;&lt;Year&gt;2013&lt;/Year&gt;&lt;RecNum&gt;86&lt;/RecNum&gt;&lt;DisplayText&gt;[1, 2]&lt;/DisplayText&gt;&lt;record&gt;&lt;rec-number&gt;86&lt;/rec-number&gt;&lt;foreign-keys&gt;&lt;key app="EN" db-id="s02f2f2ao9fttze20dopfxw9055as5asszaa" timestamp="1601484701"&gt;86&lt;/key&gt;&lt;/foreign-keys&gt;&lt;ref-type name="Journal Article"&gt;17&lt;/ref-type&gt;&lt;contributors&gt;&lt;authors&gt;&lt;author&gt;Tong, Y&lt;/author&gt;&lt;author&gt;Dmowski, W&lt;/author&gt;&lt;author&gt;Yokoyama, Yoshihiko&lt;/author&gt;&lt;author&gt;Wang, G&lt;/author&gt;&lt;author&gt;Liaw, PK&lt;/author&gt;&lt;author&gt;Egami, T&lt;/author&gt;&lt;/authors&gt;&lt;/contributors&gt;&lt;titles&gt;&lt;title&gt;Recovering compressive plasticity of bulk metallic glasses by high-temperature creep&lt;/title&gt;&lt;secondary-title&gt;Scripta Materialia&lt;/secondary-title&gt;&lt;/titles&gt;&lt;periodical&gt;&lt;full-title&gt;Scripta Materialia&lt;/full-title&gt;&lt;/periodical&gt;&lt;pages&gt;570-573&lt;/pages&gt;&lt;volume&gt;69&lt;/volume&gt;&lt;number&gt;8&lt;/number&gt;&lt;dates&gt;&lt;year&gt;2013&lt;/year&gt;&lt;/dates&gt;&lt;isbn&gt;1359-6462&lt;/isbn&gt;&lt;urls&gt;&lt;/urls&gt;&lt;/record&gt;&lt;/Cite&gt;&lt;Cite&gt;&lt;Author&gt;Tong&lt;/Author&gt;&lt;Year&gt;2018&lt;/Year&gt;&lt;RecNum&gt;108&lt;/RecNum&gt;&lt;record&gt;&lt;rec-number&gt;108&lt;/rec-number&gt;&lt;foreign-keys&gt;&lt;key app="EN" db-id="s02f2f2ao9fttze20dopfxw9055as5asszaa" timestamp="1601505375"&gt;108&lt;/key&gt;&lt;/foreign-keys&gt;&lt;ref-type name="Journal Article"&gt;17&lt;/ref-type&gt;&lt;contributors&gt;&lt;authors&gt;&lt;author&gt;Tong, Yang&lt;/author&gt;&lt;author&gt;Dmowski, W&lt;/author&gt;&lt;author&gt;Bei, Hongbin&lt;/author&gt;&lt;author&gt;Yokoyama, Y&lt;/author&gt;&lt;author&gt;Egami, Takeshi&lt;/author&gt;&lt;/authors&gt;&lt;/contributors&gt;&lt;titles&gt;&lt;title&gt;Mechanical rejuvenation in bulk metallic glass induced by thermo-mechanical creep&lt;/title&gt;&lt;secondary-title&gt;Acta Materialia&lt;/secondary-title&gt;&lt;/titles&gt;&lt;periodical&gt;&lt;full-title&gt;Acta Materialia&lt;/full-title&gt;&lt;abbr-1&gt;Acta Mater.&lt;/abbr-1&gt;&lt;abbr-2&gt;Acta Mater.&lt;/abbr-2&gt;&lt;abbr-3&gt;Acta Mater.&lt;/abbr-3&gt;&lt;/periodical&gt;&lt;pages&gt;384-390&lt;/pages&gt;&lt;volume&gt;148&lt;/volume&gt;&lt;dates&gt;&lt;year&gt;2018&lt;/year&gt;&lt;/dates&gt;&lt;isbn&gt;1359-6454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, 2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61A3BB14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DFE819" w14:textId="5CD8532A" w:rsidR="00484E31" w:rsidRPr="001D0B78" w:rsidRDefault="0018432E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1D0B78">
              <w:rPr>
                <w:rFonts w:ascii="Arial" w:hAnsi="Arial" w:cs="Arial"/>
                <w:sz w:val="18"/>
                <w:szCs w:val="18"/>
              </w:rPr>
              <w:t>E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lastostatic</w:t>
            </w:r>
            <w:proofErr w:type="spellEnd"/>
            <w:r w:rsidR="00484E31" w:rsidRPr="001D0B78">
              <w:rPr>
                <w:rFonts w:ascii="Arial" w:hAnsi="Arial" w:cs="Arial"/>
                <w:sz w:val="18"/>
                <w:szCs w:val="18"/>
              </w:rPr>
              <w:t xml:space="preserve"> loading</w:t>
            </w:r>
          </w:p>
        </w:tc>
        <w:tc>
          <w:tcPr>
            <w:tcW w:w="0" w:type="auto"/>
          </w:tcPr>
          <w:p w14:paraId="6AD7D71A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75640058" w14:textId="686D0F3A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Condition </w:t>
            </w:r>
            <w:r w:rsidR="001701C8" w:rsidRPr="001D0B78">
              <w:rPr>
                <w:rFonts w:ascii="Arial" w:hAnsi="Arial" w:cs="Arial"/>
                <w:sz w:val="18"/>
                <w:szCs w:val="18"/>
              </w:rPr>
              <w:t>dependent</w:t>
            </w:r>
            <w:r w:rsidRPr="001D0B78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1701C8">
              <w:rPr>
                <w:rFonts w:ascii="Arial" w:hAnsi="Arial" w:cs="Arial"/>
                <w:sz w:val="18"/>
                <w:szCs w:val="18"/>
              </w:rPr>
              <w:t>r</w:t>
            </w:r>
            <w:r w:rsidRPr="001D0B78">
              <w:rPr>
                <w:rFonts w:ascii="Arial" w:hAnsi="Arial" w:cs="Arial"/>
                <w:sz w:val="18"/>
                <w:szCs w:val="18"/>
              </w:rPr>
              <w:t>ejuvenation or</w:t>
            </w:r>
          </w:p>
          <w:p w14:paraId="186E3292" w14:textId="1843A542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elaxation</w:t>
            </w:r>
          </w:p>
        </w:tc>
        <w:tc>
          <w:tcPr>
            <w:tcW w:w="0" w:type="auto"/>
          </w:tcPr>
          <w:p w14:paraId="5696D597" w14:textId="2F722CFE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  <w:r w:rsidRPr="001D0B78">
              <w:rPr>
                <w:rFonts w:ascii="Arial" w:hAnsi="Arial" w:cs="Arial"/>
                <w:sz w:val="18"/>
                <w:szCs w:val="18"/>
              </w:rPr>
              <w:t>anoindentation</w:t>
            </w:r>
          </w:p>
        </w:tc>
        <w:tc>
          <w:tcPr>
            <w:tcW w:w="0" w:type="auto"/>
          </w:tcPr>
          <w:p w14:paraId="738CF7CA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020AFCD8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7</w:t>
            </w: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3</w:t>
            </w:r>
          </w:p>
          <w:p w14:paraId="7A9292B4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35</w:t>
            </w:r>
            <w:r w:rsidRPr="001D0B78">
              <w:rPr>
                <w:rFonts w:ascii="Arial" w:hAnsi="Arial" w:cs="Arial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30</w:t>
            </w:r>
            <w:r w:rsidRPr="001D0B78">
              <w:rPr>
                <w:rFonts w:ascii="Arial" w:hAnsi="Arial" w:cs="Arial"/>
                <w:sz w:val="18"/>
                <w:szCs w:val="18"/>
              </w:rPr>
              <w:t>Be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7.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7.5</w:t>
            </w:r>
          </w:p>
        </w:tc>
        <w:tc>
          <w:tcPr>
            <w:tcW w:w="0" w:type="auto"/>
          </w:tcPr>
          <w:p w14:paraId="6412F1FC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0.247-0.4 KJ/mol</w:t>
            </w:r>
          </w:p>
        </w:tc>
        <w:tc>
          <w:tcPr>
            <w:tcW w:w="0" w:type="auto"/>
          </w:tcPr>
          <w:p w14:paraId="45DA455C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ZWU8L0F1dGhvcj48WWVhcj4yMDE0PC9ZZWFyPjxSZWNO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</w:fldData>
              </w:fldChar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ZWU8L0F1dGhvcj48WWVhcj4yMDE0PC9ZZWFyPjxSZWNO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</w:fldData>
              </w:fldChar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3-5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432E" w:rsidRPr="001D0B78" w14:paraId="116D30EE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14CD43E" w14:textId="5321500B" w:rsidR="00484E31" w:rsidRPr="001D0B78" w:rsidRDefault="0018432E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H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ot rolling</w:t>
            </w:r>
          </w:p>
        </w:tc>
        <w:tc>
          <w:tcPr>
            <w:tcW w:w="0" w:type="auto"/>
          </w:tcPr>
          <w:p w14:paraId="5B773087" w14:textId="3A5F6CEE" w:rsidR="00484E31" w:rsidRPr="001D0B78" w:rsidRDefault="001E37A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Liquid</w:t>
            </w:r>
          </w:p>
        </w:tc>
        <w:tc>
          <w:tcPr>
            <w:tcW w:w="0" w:type="auto"/>
          </w:tcPr>
          <w:p w14:paraId="068D9B5D" w14:textId="5DB961E1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nstudied</w:t>
            </w:r>
          </w:p>
        </w:tc>
        <w:tc>
          <w:tcPr>
            <w:tcW w:w="0" w:type="auto"/>
          </w:tcPr>
          <w:p w14:paraId="018DFCFB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3F2ED385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027560D9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44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1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Be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25</w:t>
            </w:r>
          </w:p>
        </w:tc>
        <w:tc>
          <w:tcPr>
            <w:tcW w:w="0" w:type="auto"/>
          </w:tcPr>
          <w:p w14:paraId="6C11275E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69202660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Martinez&lt;/Author&gt;&lt;Year&gt;2008&lt;/Year&gt;&lt;RecNum&gt;101&lt;/RecNum&gt;&lt;DisplayText&gt;[6]&lt;/DisplayText&gt;&lt;record&gt;&lt;rec-number&gt;101&lt;/rec-number&gt;&lt;foreign-keys&gt;&lt;key app="EN" db-id="s02f2f2ao9fttze20dopfxw9055as5asszaa" timestamp="1601487286"&gt;101&lt;/key&gt;&lt;/foreign-keys&gt;&lt;ref-type name="Journal Article"&gt;17&lt;/ref-type&gt;&lt;contributors&gt;&lt;authors&gt;&lt;author&gt;Martinez, Robert&lt;/author&gt;&lt;author&gt;Kumar, Golden&lt;/author&gt;&lt;author&gt;Schroers, Jan&lt;/author&gt;&lt;/authors&gt;&lt;/contributors&gt;&lt;titles&gt;&lt;title&gt;Hot rolling of bulk metallic glass in its supercooled liquid region&lt;/title&gt;&lt;secondary-title&gt;Scripta Materialia&lt;/secondary-title&gt;&lt;/titles&gt;&lt;periodical&gt;&lt;full-title&gt;Scripta Materialia&lt;/full-title&gt;&lt;/periodical&gt;&lt;pages&gt;187-190&lt;/pages&gt;&lt;volume&gt;59&lt;/volume&gt;&lt;number&gt;2&lt;/number&gt;&lt;dates&gt;&lt;year&gt;2008&lt;/year&gt;&lt;/dates&gt;&lt;isbn&gt;1359-646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6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1CB7927E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FADE33" w14:textId="77777777" w:rsidR="00484E31" w:rsidRPr="001D0B78" w:rsidRDefault="00484E31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Twin roll casting</w:t>
            </w:r>
          </w:p>
        </w:tc>
        <w:tc>
          <w:tcPr>
            <w:tcW w:w="0" w:type="auto"/>
          </w:tcPr>
          <w:p w14:paraId="472B05CC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Liquid</w:t>
            </w:r>
          </w:p>
        </w:tc>
        <w:tc>
          <w:tcPr>
            <w:tcW w:w="0" w:type="auto"/>
          </w:tcPr>
          <w:p w14:paraId="588A3096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Rejuvenation</w:t>
            </w:r>
          </w:p>
        </w:tc>
        <w:tc>
          <w:tcPr>
            <w:tcW w:w="0" w:type="auto"/>
          </w:tcPr>
          <w:p w14:paraId="4876BD4A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Hardness</w:t>
            </w:r>
          </w:p>
        </w:tc>
        <w:tc>
          <w:tcPr>
            <w:tcW w:w="0" w:type="auto"/>
          </w:tcPr>
          <w:p w14:paraId="0E488EB6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109792E5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1.2</w:t>
            </w:r>
            <w:r w:rsidRPr="001D0B78">
              <w:rPr>
                <w:rFonts w:ascii="Arial" w:hAnsi="Arial" w:cs="Arial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3.8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2.5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sz w:val="18"/>
                <w:szCs w:val="18"/>
              </w:rPr>
              <w:t>Be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2.5</w:t>
            </w:r>
          </w:p>
        </w:tc>
        <w:tc>
          <w:tcPr>
            <w:tcW w:w="0" w:type="auto"/>
          </w:tcPr>
          <w:p w14:paraId="21EB0634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0.2 KJ/mol</w:t>
            </w:r>
          </w:p>
        </w:tc>
        <w:tc>
          <w:tcPr>
            <w:tcW w:w="0" w:type="auto"/>
          </w:tcPr>
          <w:p w14:paraId="5059B668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Zhang&lt;/Author&gt;&lt;Year&gt;2020&lt;/Year&gt;&lt;RecNum&gt;111&lt;/RecNum&gt;&lt;DisplayText&gt;[7]&lt;/DisplayText&gt;&lt;record&gt;&lt;rec-number&gt;111&lt;/rec-number&gt;&lt;foreign-keys&gt;&lt;key app="EN" db-id="s02f2f2ao9fttze20dopfxw9055as5asszaa" timestamp="1601579431"&gt;111&lt;/key&gt;&lt;/foreign-keys&gt;&lt;ref-type name="Journal Article"&gt;17&lt;/ref-type&gt;&lt;contributors&gt;&lt;authors&gt;&lt;author&gt;Zhang, Long&lt;/author&gt;&lt;author&gt;Wu, Yi&lt;/author&gt;&lt;author&gt;Feng, Shidong&lt;/author&gt;&lt;author&gt;Li, Wen&lt;/author&gt;&lt;author&gt;Zhang, Hongwei&lt;/author&gt;&lt;author&gt;Fu, Huameng&lt;/author&gt;&lt;author&gt;Li, Hong&lt;/author&gt;&lt;author&gt;Zhu, Zhengwang&lt;/author&gt;&lt;author&gt;Zhang, Haifeng&lt;/author&gt;&lt;/authors&gt;&lt;/contributors&gt;&lt;titles&gt;&lt;title&gt;Rejuvenated metallic glass strips produced via twin-roll casting&lt;/title&gt;&lt;secondary-title&gt;Journal of Materials Science &amp;amp; Technology&lt;/secondary-title&gt;&lt;/titles&gt;&lt;periodical&gt;&lt;full-title&gt;Journal of Materials Science &amp;amp; Technology&lt;/full-title&gt;&lt;/periodical&gt;&lt;pages&gt;73-79&lt;/pages&gt;&lt;volume&gt;38&lt;/volume&gt;&lt;dates&gt;&lt;year&gt;2020&lt;/year&gt;&lt;/dates&gt;&lt;isbn&gt;1005-030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7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432E" w:rsidRPr="001D0B78" w14:paraId="7EB8CE36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7BB607" w14:textId="498FC961" w:rsidR="00484E31" w:rsidRPr="001D0B78" w:rsidRDefault="00484E31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Notched </w:t>
            </w:r>
            <w:r w:rsidR="0018432E" w:rsidRPr="001D0B78">
              <w:rPr>
                <w:rFonts w:ascii="Arial" w:hAnsi="Arial" w:cs="Arial"/>
                <w:sz w:val="18"/>
                <w:szCs w:val="18"/>
              </w:rPr>
              <w:t>u</w:t>
            </w:r>
            <w:r w:rsidRPr="001D0B78">
              <w:rPr>
                <w:rFonts w:ascii="Arial" w:hAnsi="Arial" w:cs="Arial"/>
                <w:sz w:val="18"/>
                <w:szCs w:val="18"/>
              </w:rPr>
              <w:t xml:space="preserve">niaxial </w:t>
            </w:r>
            <w:r w:rsidR="0018432E" w:rsidRPr="001D0B78">
              <w:rPr>
                <w:rFonts w:ascii="Arial" w:hAnsi="Arial" w:cs="Arial"/>
                <w:sz w:val="18"/>
                <w:szCs w:val="18"/>
              </w:rPr>
              <w:t>c</w:t>
            </w:r>
            <w:r w:rsidRPr="001D0B78">
              <w:rPr>
                <w:rFonts w:ascii="Arial" w:hAnsi="Arial" w:cs="Arial"/>
                <w:sz w:val="18"/>
                <w:szCs w:val="18"/>
              </w:rPr>
              <w:t>ompression (Triaxial)</w:t>
            </w:r>
          </w:p>
        </w:tc>
        <w:tc>
          <w:tcPr>
            <w:tcW w:w="0" w:type="auto"/>
          </w:tcPr>
          <w:p w14:paraId="2A03049C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50D494E2" w14:textId="3A726AC3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ejuvenation, decreased hardness, increased plasticity</w:t>
            </w:r>
          </w:p>
        </w:tc>
        <w:tc>
          <w:tcPr>
            <w:tcW w:w="0" w:type="auto"/>
          </w:tcPr>
          <w:p w14:paraId="0660957F" w14:textId="278C4768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ensile and hardness</w:t>
            </w:r>
          </w:p>
        </w:tc>
        <w:tc>
          <w:tcPr>
            <w:tcW w:w="0" w:type="auto"/>
          </w:tcPr>
          <w:p w14:paraId="4253D21F" w14:textId="47C8AFAF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24B0D6D1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4.13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5.75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.12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2F2DC474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0.59 KJ/mol</w:t>
            </w:r>
          </w:p>
        </w:tc>
        <w:tc>
          <w:tcPr>
            <w:tcW w:w="0" w:type="auto"/>
          </w:tcPr>
          <w:p w14:paraId="09D65648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Pan&lt;/Author&gt;&lt;Year&gt;2020&lt;/Year&gt;&lt;RecNum&gt;89&lt;/RecNum&gt;&lt;DisplayText&gt;[8, 9]&lt;/DisplayText&gt;&lt;record&gt;&lt;rec-number&gt;89&lt;/rec-number&gt;&lt;foreign-keys&gt;&lt;key app="EN" db-id="s02f2f2ao9fttze20dopfxw9055as5asszaa" timestamp="1601485292"&gt;89&lt;/key&gt;&lt;/foreign-keys&gt;&lt;ref-type name="Journal Article"&gt;17&lt;/ref-type&gt;&lt;contributors&gt;&lt;authors&gt;&lt;author&gt;Pan, J&lt;/author&gt;&lt;author&gt;Ivanov, Yu P&lt;/author&gt;&lt;author&gt;Zhou, WH&lt;/author&gt;&lt;author&gt;Li, Y&lt;/author&gt;&lt;author&gt;Greer, AL&lt;/author&gt;&lt;/authors&gt;&lt;/contributors&gt;&lt;titles&gt;&lt;title&gt;Strain-hardening and suppression of shear-banding in rejuvenated bulk metallic glass&lt;/title&gt;&lt;secondary-title&gt;Nature&lt;/secondary-title&gt;&lt;/titles&gt;&lt;periodical&gt;&lt;full-title&gt;Nature&lt;/full-title&gt;&lt;/periodical&gt;&lt;pages&gt;559-562&lt;/pages&gt;&lt;volume&gt;578&lt;/volume&gt;&lt;number&gt;7796&lt;/number&gt;&lt;dates&gt;&lt;year&gt;2020&lt;/year&gt;&lt;/dates&gt;&lt;isbn&gt;1476-4687&lt;/isbn&gt;&lt;urls&gt;&lt;/urls&gt;&lt;/record&gt;&lt;/Cite&gt;&lt;Cite&gt;&lt;Author&gt;Pan&lt;/Author&gt;&lt;Year&gt;2018&lt;/Year&gt;&lt;RecNum&gt;112&lt;/RecNum&gt;&lt;record&gt;&lt;rec-number&gt;112&lt;/rec-number&gt;&lt;foreign-keys&gt;&lt;key app="EN" db-id="s02f2f2ao9fttze20dopfxw9055as5asszaa" timestamp="1601582400"&gt;112&lt;/key&gt;&lt;/foreign-keys&gt;&lt;ref-type name="Journal Article"&gt;17&lt;/ref-type&gt;&lt;contributors&gt;&lt;authors&gt;&lt;author&gt;Pan, J&lt;/author&gt;&lt;author&gt;Wang, YX&lt;/author&gt;&lt;author&gt;Guo, Q&lt;/author&gt;&lt;author&gt;Zhang, D&lt;/author&gt;&lt;author&gt;Greer, AL&lt;/author&gt;&lt;author&gt;Li, Y&lt;/author&gt;&lt;/authors&gt;&lt;/contributors&gt;&lt;titles&gt;&lt;title&gt;Extreme rejuvenation and softening in a bulk metallic glass&lt;/title&gt;&lt;secondary-title&gt;Nature communications&lt;/secondary-title&gt;&lt;/titles&gt;&lt;periodical&gt;&lt;full-title&gt;Nature communications&lt;/full-title&gt;&lt;/periodical&gt;&lt;pages&gt;1-9&lt;/pages&gt;&lt;volume&gt;9&lt;/volume&gt;&lt;number&gt;1&lt;/number&gt;&lt;dates&gt;&lt;year&gt;2018&lt;/year&gt;&lt;/dates&gt;&lt;isbn&gt;2041-1723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8, 9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6C3D9DFD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2CBE774" w14:textId="77777777" w:rsidR="00484E31" w:rsidRPr="001D0B78" w:rsidRDefault="00484E31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High pressure annealing</w:t>
            </w:r>
          </w:p>
        </w:tc>
        <w:tc>
          <w:tcPr>
            <w:tcW w:w="0" w:type="auto"/>
          </w:tcPr>
          <w:p w14:paraId="337B0E1B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12D8E7CB" w14:textId="3FB62325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Rejuvenation,</w:t>
            </w:r>
            <w:r w:rsidR="001701C8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1D0B78">
              <w:rPr>
                <w:rFonts w:ascii="Arial" w:hAnsi="Arial" w:cs="Arial"/>
                <w:sz w:val="18"/>
                <w:szCs w:val="18"/>
              </w:rPr>
              <w:t>increased density,</w:t>
            </w:r>
            <w:r w:rsidR="001701C8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1D0B78">
              <w:rPr>
                <w:rFonts w:ascii="Arial" w:hAnsi="Arial" w:cs="Arial"/>
                <w:sz w:val="18"/>
                <w:szCs w:val="18"/>
              </w:rPr>
              <w:t>shear and elastic modulus</w:t>
            </w:r>
          </w:p>
        </w:tc>
        <w:tc>
          <w:tcPr>
            <w:tcW w:w="0" w:type="auto"/>
          </w:tcPr>
          <w:p w14:paraId="26412340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2BF21330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00D6D01D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La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0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5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5</w:t>
            </w:r>
          </w:p>
        </w:tc>
        <w:tc>
          <w:tcPr>
            <w:tcW w:w="0" w:type="auto"/>
          </w:tcPr>
          <w:p w14:paraId="4BFA9A70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0.1-0.9 KJ/mol</w:t>
            </w:r>
          </w:p>
        </w:tc>
        <w:tc>
          <w:tcPr>
            <w:tcW w:w="0" w:type="auto"/>
          </w:tcPr>
          <w:p w14:paraId="6803937A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7&lt;/Year&gt;&lt;RecNum&gt;113&lt;/RecNum&gt;&lt;DisplayText&gt;[10]&lt;/DisplayText&gt;&lt;record&gt;&lt;rec-number&gt;113&lt;/rec-number&gt;&lt;foreign-keys&gt;&lt;key app="EN" db-id="s02f2f2ao9fttze20dopfxw9055as5asszaa" timestamp="1601588276"&gt;113&lt;/key&gt;&lt;/foreign-keys&gt;&lt;ref-type name="Journal Article"&gt;17&lt;/ref-type&gt;&lt;contributors&gt;&lt;authors&gt;&lt;author&gt;Wang, C&lt;/author&gt;&lt;author&gt;Yang, ZZ&lt;/author&gt;&lt;author&gt;Ma, T&lt;/author&gt;&lt;author&gt;Sun, YT&lt;/author&gt;&lt;author&gt;Yin, YY&lt;/author&gt;&lt;author&gt;Gong, Y&lt;/author&gt;&lt;author&gt;Gu, L&lt;/author&gt;&lt;author&gt;Wen, P&lt;/author&gt;&lt;author&gt;Zhu, PW&lt;/author&gt;&lt;author&gt;Long, YW&lt;/author&gt;&lt;/authors&gt;&lt;/contributors&gt;&lt;titles&gt;&lt;title&gt;High stored energy of metallic glasses induced by high pressure&lt;/title&gt;&lt;secondary-title&gt;Applied Physics Letters&lt;/secondary-title&gt;&lt;/titles&gt;&lt;periodical&gt;&lt;full-title&gt;Applied Physics Letters&lt;/full-title&gt;&lt;abbr-1&gt;Appl. Phys. Lett.&lt;/abbr-1&gt;&lt;abbr-2&gt;Appl. Phys. Lett.&lt;/abbr-2&gt;&lt;abbr-3&gt;Appl. Phys. Lett.&lt;/abbr-3&gt;&lt;/periodical&gt;&lt;pages&gt;111901&lt;/pages&gt;&lt;volume&gt;110&lt;/volume&gt;&lt;number&gt;11&lt;/number&gt;&lt;dates&gt;&lt;year&gt;2017&lt;/year&gt;&lt;/dates&gt;&lt;isbn&gt;0003-6951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0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432E" w:rsidRPr="001D0B78" w14:paraId="7C2D1F5B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2E2D79E" w14:textId="79E2A998" w:rsidR="00484E31" w:rsidRPr="001D0B78" w:rsidRDefault="00C96624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H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igh pressure torsion</w:t>
            </w:r>
          </w:p>
        </w:tc>
        <w:tc>
          <w:tcPr>
            <w:tcW w:w="0" w:type="auto"/>
          </w:tcPr>
          <w:p w14:paraId="237680AC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143309C6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Rejuvenation</w:t>
            </w:r>
          </w:p>
        </w:tc>
        <w:tc>
          <w:tcPr>
            <w:tcW w:w="0" w:type="auto"/>
          </w:tcPr>
          <w:p w14:paraId="050AA8C1" w14:textId="3571D2F7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Nanoindentation</w:t>
            </w:r>
          </w:p>
        </w:tc>
        <w:tc>
          <w:tcPr>
            <w:tcW w:w="0" w:type="auto"/>
          </w:tcPr>
          <w:p w14:paraId="04F8B3F5" w14:textId="3AFB5D77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541C6830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0.7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8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9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2.3</w:t>
            </w:r>
          </w:p>
          <w:p w14:paraId="60D5DD64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0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0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079B2B02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0.5-1.1 KJ/mol</w:t>
            </w:r>
          </w:p>
        </w:tc>
        <w:tc>
          <w:tcPr>
            <w:tcW w:w="0" w:type="auto"/>
          </w:tcPr>
          <w:p w14:paraId="66CDB1DB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ZW5nPC9BdXRob3I+PFllYXI+MjAxMjwvWWVhcj48UmVj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</w:fldData>
              </w:fldChar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ZW5nPC9BdXRob3I+PFllYXI+MjAxMjwvWWVhcj48UmVj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</w:fldData>
              </w:fldChar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5, 11, 12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1F08DF9E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A18EF7A" w14:textId="65211762" w:rsidR="00484E31" w:rsidRPr="001D0B78" w:rsidRDefault="0018432E" w:rsidP="00484E3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yclic nanoindentation</w:t>
            </w:r>
          </w:p>
        </w:tc>
        <w:tc>
          <w:tcPr>
            <w:tcW w:w="0" w:type="auto"/>
          </w:tcPr>
          <w:p w14:paraId="59A7FA41" w14:textId="079122D6" w:rsidR="00484E31" w:rsidRPr="001D0B78" w:rsidRDefault="001E37A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G</w:t>
            </w:r>
            <w:r w:rsidR="00484E31" w:rsidRPr="001D0B78">
              <w:rPr>
                <w:rFonts w:ascii="Arial" w:hAnsi="Arial" w:cs="Arial"/>
                <w:sz w:val="18"/>
                <w:szCs w:val="18"/>
              </w:rPr>
              <w:t>lass</w:t>
            </w:r>
          </w:p>
        </w:tc>
        <w:tc>
          <w:tcPr>
            <w:tcW w:w="0" w:type="auto"/>
          </w:tcPr>
          <w:p w14:paraId="1C386EC6" w14:textId="3818A7D4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I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ncreased hardness</w:t>
            </w:r>
          </w:p>
        </w:tc>
        <w:tc>
          <w:tcPr>
            <w:tcW w:w="0" w:type="auto"/>
          </w:tcPr>
          <w:p w14:paraId="3BFE6FA2" w14:textId="7AE9C004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anoindentation</w:t>
            </w:r>
          </w:p>
        </w:tc>
        <w:tc>
          <w:tcPr>
            <w:tcW w:w="0" w:type="auto"/>
          </w:tcPr>
          <w:p w14:paraId="2B0D5B31" w14:textId="2D077BBD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3A702943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Fe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41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o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7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r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5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Mo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4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5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6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Y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0" w:type="auto"/>
          </w:tcPr>
          <w:p w14:paraId="7BEBCD99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203B53C1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Packard&lt;/Author&gt;&lt;Year&gt;2008&lt;/Year&gt;&lt;RecNum&gt;100&lt;/RecNum&gt;&lt;DisplayText&gt;[13]&lt;/DisplayText&gt;&lt;record&gt;&lt;rec-number&gt;100&lt;/rec-number&gt;&lt;foreign-keys&gt;&lt;key app="EN" db-id="s02f2f2ao9fttze20dopfxw9055as5asszaa" timestamp="1601487161"&gt;100&lt;/key&gt;&lt;/foreign-keys&gt;&lt;ref-type name="Journal Article"&gt;17&lt;/ref-type&gt;&lt;contributors&gt;&lt;authors&gt;&lt;author&gt;Packard, CE&lt;/author&gt;&lt;author&gt;Witmer, LM&lt;/author&gt;&lt;author&gt;Schuh, CA&lt;/author&gt;&lt;/authors&gt;&lt;/contributors&gt;&lt;titles&gt;&lt;title&gt;Hardening of a metallic glass during cyclic loading in the elastic range&lt;/title&gt;&lt;secondary-title&gt;Applied Physics Letters&lt;/secondary-title&gt;&lt;/titles&gt;&lt;periodical&gt;&lt;full-title&gt;Applied Physics Letters&lt;/full-title&gt;&lt;abbr-1&gt;Appl. Phys. Lett.&lt;/abbr-1&gt;&lt;abbr-2&gt;Appl. Phys. Lett.&lt;/abbr-2&gt;&lt;abbr-3&gt;Appl. Phys. Lett.&lt;/abbr-3&gt;&lt;/periodical&gt;&lt;pages&gt;171911&lt;/pages&gt;&lt;volume&gt;92&lt;/volume&gt;&lt;number&gt;17&lt;/number&gt;&lt;dates&gt;&lt;year&gt;2008&lt;/year&gt;&lt;/dates&gt;&lt;isbn&gt;0003-6951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3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432E" w:rsidRPr="001D0B78" w14:paraId="6CD2BB31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777555" w14:textId="52372266" w:rsidR="00484E31" w:rsidRPr="001D0B78" w:rsidRDefault="00484E31" w:rsidP="00484E31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Uniaxial </w:t>
            </w:r>
            <w:r w:rsidR="0018432E" w:rsidRPr="001D0B78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ompression</w:t>
            </w:r>
          </w:p>
        </w:tc>
        <w:tc>
          <w:tcPr>
            <w:tcW w:w="0" w:type="auto"/>
          </w:tcPr>
          <w:p w14:paraId="2BDD1BEA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5C84B846" w14:textId="6FA5C8E7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I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ncrease in plastic strain</w:t>
            </w:r>
          </w:p>
        </w:tc>
        <w:tc>
          <w:tcPr>
            <w:tcW w:w="0" w:type="auto"/>
          </w:tcPr>
          <w:p w14:paraId="6A9E2E38" w14:textId="4F2BAD0B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niaxial compression</w:t>
            </w:r>
          </w:p>
        </w:tc>
        <w:tc>
          <w:tcPr>
            <w:tcW w:w="0" w:type="auto"/>
          </w:tcPr>
          <w:p w14:paraId="515FFD8C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6A8ED094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62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Nb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38</w:t>
            </w:r>
          </w:p>
        </w:tc>
        <w:tc>
          <w:tcPr>
            <w:tcW w:w="0" w:type="auto"/>
          </w:tcPr>
          <w:p w14:paraId="03E4AD1D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.179 (from as cast) (.3 total) KJ/g</w:t>
            </w:r>
          </w:p>
        </w:tc>
        <w:tc>
          <w:tcPr>
            <w:tcW w:w="0" w:type="auto"/>
          </w:tcPr>
          <w:p w14:paraId="76D1E1DC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e&lt;/Author&gt;&lt;Year&gt;2008&lt;/Year&gt;&lt;RecNum&gt;91&lt;/RecNum&gt;&lt;DisplayText&gt;[14]&lt;/DisplayText&gt;&lt;record&gt;&lt;rec-number&gt;91&lt;/rec-number&gt;&lt;foreign-keys&gt;&lt;key app="EN" db-id="s02f2f2ao9fttze20dopfxw9055as5asszaa" timestamp="1601485632"&gt;91&lt;/key&gt;&lt;/foreign-keys&gt;&lt;ref-type name="Journal Article"&gt;17&lt;/ref-type&gt;&lt;contributors&gt;&lt;authors&gt;&lt;author&gt;Lee, Sang-Chul&lt;/author&gt;&lt;author&gt;Lee, Chang-Myun&lt;/author&gt;&lt;author&gt;Yang, Jae-Woong&lt;/author&gt;&lt;author&gt;Lee, Jae-Chul&lt;/author&gt;&lt;/authors&gt;&lt;/contributors&gt;&lt;titles&gt;&lt;title&gt;Microstructural evolution of an elastostatically compressed amorphous alloy and its influence on the mechanical properties&lt;/title&gt;&lt;secondary-title&gt;Scripta Materialia&lt;/secondary-title&gt;&lt;/titles&gt;&lt;periodical&gt;&lt;full-title&gt;Scripta Materialia&lt;/full-title&gt;&lt;/periodical&gt;&lt;pages&gt;591-594&lt;/pages&gt;&lt;volume&gt;58&lt;/volume&gt;&lt;number&gt;7&lt;/number&gt;&lt;dates&gt;&lt;year&gt;2008&lt;/year&gt;&lt;/dates&gt;&lt;isbn&gt;1359-646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4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2190147D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B6433D2" w14:textId="77777777" w:rsidR="00484E31" w:rsidRPr="001D0B78" w:rsidRDefault="00484E31" w:rsidP="00484E31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Dynamic excitation upon cooling</w:t>
            </w:r>
          </w:p>
        </w:tc>
        <w:tc>
          <w:tcPr>
            <w:tcW w:w="0" w:type="auto"/>
          </w:tcPr>
          <w:p w14:paraId="7E24E437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68540598" w14:textId="1470D756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ejuvenation</w:t>
            </w:r>
          </w:p>
        </w:tc>
        <w:tc>
          <w:tcPr>
            <w:tcW w:w="0" w:type="auto"/>
          </w:tcPr>
          <w:p w14:paraId="7A677C8B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DMA</w:t>
            </w:r>
          </w:p>
        </w:tc>
        <w:tc>
          <w:tcPr>
            <w:tcW w:w="0" w:type="auto"/>
          </w:tcPr>
          <w:p w14:paraId="6F21E903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02F5167F" w14:textId="77777777" w:rsidR="00484E31" w:rsidRPr="008E7A0D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58.5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15.6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Ni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12.8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10.3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Nb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2.8</w:t>
            </w:r>
          </w:p>
          <w:p w14:paraId="0F6CCA1A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6.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33.5</w:t>
            </w:r>
          </w:p>
          <w:p w14:paraId="5B91F142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Pd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77.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</w:t>
            </w:r>
            <w:r w:rsidRPr="001D0B78">
              <w:rPr>
                <w:rFonts w:ascii="Arial" w:hAnsi="Arial" w:cs="Arial"/>
                <w:sz w:val="18"/>
                <w:szCs w:val="18"/>
              </w:rPr>
              <w:t>S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6.5</w:t>
            </w:r>
          </w:p>
        </w:tc>
        <w:tc>
          <w:tcPr>
            <w:tcW w:w="0" w:type="auto"/>
          </w:tcPr>
          <w:p w14:paraId="08E14919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.5 to 5 KJ/mol</w:t>
            </w:r>
          </w:p>
        </w:tc>
        <w:tc>
          <w:tcPr>
            <w:tcW w:w="0" w:type="auto"/>
          </w:tcPr>
          <w:p w14:paraId="45BDE892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üchemann&lt;/Author&gt;&lt;Year&gt;2017&lt;/Year&gt;&lt;RecNum&gt;194&lt;/RecNum&gt;&lt;DisplayText&gt;[15]&lt;/DisplayText&gt;&lt;record&gt;&lt;rec-number&gt;194&lt;/rec-number&gt;&lt;foreign-keys&gt;&lt;key app="EN" db-id="s02f2f2ao9fttze20dopfxw9055as5asszaa" timestamp="1602008610"&gt;194&lt;/key&gt;&lt;/foreign-keys&gt;&lt;ref-type name="Journal Article"&gt;17&lt;/ref-type&gt;&lt;contributors&gt;&lt;authors&gt;&lt;author&gt;Küchemann, Stefan&lt;/author&gt;&lt;author&gt;Maaß, Robert&lt;/author&gt;&lt;/authors&gt;&lt;/contributors&gt;&lt;titles&gt;&lt;title&gt;Gamma relaxation in bulk metallic glasses&lt;/title&gt;&lt;secondary-title&gt;Scripta Materialia&lt;/secondary-title&gt;&lt;/titles&gt;&lt;periodical&gt;&lt;full-title&gt;Scripta Materialia&lt;/full-title&gt;&lt;/periodical&gt;&lt;pages&gt;5-8&lt;/pages&gt;&lt;volume&gt;137&lt;/volume&gt;&lt;dates&gt;&lt;year&gt;2017&lt;/year&gt;&lt;/dates&gt;&lt;isbn&gt;1359-646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5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432E" w:rsidRPr="001D0B78" w14:paraId="2DBA09B8" w14:textId="77777777" w:rsidTr="001843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F6EC505" w14:textId="77777777" w:rsidR="00484E31" w:rsidRPr="001D0B78" w:rsidRDefault="00484E31" w:rsidP="00484E31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yclic compression</w:t>
            </w:r>
          </w:p>
        </w:tc>
        <w:tc>
          <w:tcPr>
            <w:tcW w:w="0" w:type="auto"/>
          </w:tcPr>
          <w:p w14:paraId="478920D7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72BDB1A4" w14:textId="0425905B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ejuvenation</w:t>
            </w:r>
          </w:p>
          <w:p w14:paraId="7254E31A" w14:textId="49644605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e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lastic, plastic anisotropy</w:t>
            </w:r>
          </w:p>
        </w:tc>
        <w:tc>
          <w:tcPr>
            <w:tcW w:w="0" w:type="auto"/>
          </w:tcPr>
          <w:p w14:paraId="3D994678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Compression testing</w:t>
            </w:r>
          </w:p>
          <w:p w14:paraId="3C314455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Vickers hardness</w:t>
            </w:r>
          </w:p>
        </w:tc>
        <w:tc>
          <w:tcPr>
            <w:tcW w:w="0" w:type="auto"/>
          </w:tcPr>
          <w:p w14:paraId="49174972" w14:textId="398283BC" w:rsidR="00484E31" w:rsidRPr="001D0B78" w:rsidRDefault="001701C8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1D6968B7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61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7</w:t>
            </w:r>
            <w:r w:rsidRPr="001D0B78">
              <w:rPr>
                <w:rFonts w:ascii="Arial" w:hAnsi="Arial" w:cs="Arial"/>
                <w:sz w:val="18"/>
                <w:szCs w:val="18"/>
              </w:rPr>
              <w:t>Fe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6FE30733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0.25 KJ/mol</w:t>
            </w:r>
          </w:p>
        </w:tc>
        <w:tc>
          <w:tcPr>
            <w:tcW w:w="0" w:type="auto"/>
          </w:tcPr>
          <w:p w14:paraId="73981DBE" w14:textId="77777777" w:rsidR="00484E31" w:rsidRPr="001D0B78" w:rsidRDefault="00484E31" w:rsidP="00484E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ouzguine-Luzgin&lt;/Author&gt;&lt;Year&gt;2017&lt;/Year&gt;&lt;RecNum&gt;107&lt;/RecNum&gt;&lt;DisplayText&gt;[16]&lt;/DisplayText&gt;&lt;record&gt;&lt;rec-number&gt;107&lt;/rec-number&gt;&lt;foreign-keys&gt;&lt;key app="EN" db-id="s02f2f2ao9fttze20dopfxw9055as5asszaa" timestamp="1601496394"&gt;107&lt;/key&gt;&lt;/foreign-keys&gt;&lt;ref-type name="Journal Article"&gt;17&lt;/ref-type&gt;&lt;contributors&gt;&lt;authors&gt;&lt;author&gt;Louzguine-Luzgin, DV&lt;/author&gt;&lt;author&gt;Zadorozhnyy, V Yu&lt;/author&gt;&lt;author&gt;Ketov, SV&lt;/author&gt;&lt;author&gt;Wang, Z&lt;/author&gt;&lt;author&gt;Tsarkov, AA&lt;/author&gt;&lt;author&gt;Greer, AL&lt;/author&gt;&lt;/authors&gt;&lt;/contributors&gt;&lt;titles&gt;&lt;title&gt;On room-temperature quasi-elastic mechanical behaviour of bulk metallic glasses&lt;/title&gt;&lt;secondary-title&gt;Acta Materialia&lt;/secondary-title&gt;&lt;/titles&gt;&lt;periodical&gt;&lt;full-title&gt;Acta Materialia&lt;/full-title&gt;&lt;abbr-1&gt;Acta Mater.&lt;/abbr-1&gt;&lt;abbr-2&gt;Acta Mater.&lt;/abbr-2&gt;&lt;abbr-3&gt;Acta Mater.&lt;/abbr-3&gt;&lt;/periodical&gt;&lt;pages&gt;343-351&lt;/pages&gt;&lt;volume&gt;129&lt;/volume&gt;&lt;dates&gt;&lt;year&gt;2017&lt;/year&gt;&lt;/dates&gt;&lt;isbn&gt;1359-6454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6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D0B78" w:rsidRPr="001D0B78" w14:paraId="420767A7" w14:textId="77777777" w:rsidTr="0018432E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13AFE2" w14:textId="1A8DEA0D" w:rsidR="00484E31" w:rsidRPr="001D0B78" w:rsidRDefault="00484E31" w:rsidP="00484E31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Laser </w:t>
            </w:r>
            <w:r w:rsidR="0018432E" w:rsidRPr="001D0B78">
              <w:rPr>
                <w:rFonts w:ascii="Arial" w:hAnsi="Arial" w:cs="Arial"/>
                <w:color w:val="000000"/>
                <w:sz w:val="18"/>
                <w:szCs w:val="18"/>
              </w:rPr>
              <w:t>s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hock </w:t>
            </w:r>
            <w:r w:rsidR="0018432E" w:rsidRPr="001D0B78">
              <w:rPr>
                <w:rFonts w:ascii="Arial" w:hAnsi="Arial" w:cs="Arial"/>
                <w:color w:val="000000"/>
                <w:sz w:val="18"/>
                <w:szCs w:val="18"/>
              </w:rPr>
              <w:t>p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eening. </w:t>
            </w:r>
            <w:r w:rsidR="0018432E" w:rsidRPr="001D0B78">
              <w:rPr>
                <w:rFonts w:ascii="Arial" w:hAnsi="Arial" w:cs="Arial"/>
                <w:color w:val="000000"/>
                <w:sz w:val="18"/>
                <w:szCs w:val="18"/>
              </w:rPr>
              <w:t>Shockwave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 imparted by a laser</w:t>
            </w:r>
          </w:p>
        </w:tc>
        <w:tc>
          <w:tcPr>
            <w:tcW w:w="0" w:type="auto"/>
          </w:tcPr>
          <w:p w14:paraId="6F4F5B59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527054E6" w14:textId="5183B315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ejuvenation</w:t>
            </w:r>
          </w:p>
        </w:tc>
        <w:tc>
          <w:tcPr>
            <w:tcW w:w="0" w:type="auto"/>
          </w:tcPr>
          <w:p w14:paraId="3F789DCF" w14:textId="77777777" w:rsidR="00484E31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ompression</w:t>
            </w:r>
          </w:p>
          <w:p w14:paraId="3A75E73A" w14:textId="519C2D20" w:rsidR="001701C8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esting</w:t>
            </w:r>
          </w:p>
        </w:tc>
        <w:tc>
          <w:tcPr>
            <w:tcW w:w="0" w:type="auto"/>
          </w:tcPr>
          <w:p w14:paraId="58347695" w14:textId="4F71B4DC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6FB61C26" w14:textId="77777777" w:rsidR="00484E31" w:rsidRPr="008E7A0D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color w:val="000000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  <w:t>52.5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  <w:t>17.9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lang w:val="it-IT"/>
              </w:rPr>
              <w:t>Ni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  <w:t>14.6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  <w:t>10.0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lang w:val="it-IT"/>
              </w:rPr>
              <w:t>Ti</w:t>
            </w:r>
            <w:r w:rsidRPr="008E7A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lang w:val="it-IT"/>
              </w:rPr>
              <w:t>5.0</w:t>
            </w:r>
          </w:p>
          <w:p w14:paraId="3862DED5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sz w:val="18"/>
                <w:szCs w:val="18"/>
              </w:rPr>
              <w:t>Zr</w:t>
            </w:r>
            <w:r w:rsidRPr="001D0B78">
              <w:rPr>
                <w:sz w:val="18"/>
                <w:szCs w:val="18"/>
                <w:vertAlign w:val="subscript"/>
              </w:rPr>
              <w:t>41.2</w:t>
            </w:r>
            <w:r w:rsidRPr="001D0B78">
              <w:rPr>
                <w:sz w:val="18"/>
                <w:szCs w:val="18"/>
              </w:rPr>
              <w:t>Ti</w:t>
            </w:r>
            <w:r w:rsidRPr="001D0B78">
              <w:rPr>
                <w:sz w:val="18"/>
                <w:szCs w:val="18"/>
                <w:vertAlign w:val="subscript"/>
              </w:rPr>
              <w:t>13.8</w:t>
            </w:r>
            <w:r w:rsidRPr="001D0B78">
              <w:rPr>
                <w:sz w:val="18"/>
                <w:szCs w:val="18"/>
              </w:rPr>
              <w:t>Cu</w:t>
            </w:r>
            <w:r w:rsidRPr="001D0B78">
              <w:rPr>
                <w:sz w:val="18"/>
                <w:szCs w:val="18"/>
                <w:vertAlign w:val="subscript"/>
              </w:rPr>
              <w:t>12.5</w:t>
            </w:r>
            <w:r w:rsidRPr="001D0B78">
              <w:rPr>
                <w:sz w:val="18"/>
                <w:szCs w:val="18"/>
              </w:rPr>
              <w:t>Ni</w:t>
            </w:r>
            <w:r w:rsidRPr="001D0B78">
              <w:rPr>
                <w:sz w:val="18"/>
                <w:szCs w:val="18"/>
                <w:vertAlign w:val="subscript"/>
              </w:rPr>
              <w:t>10</w:t>
            </w:r>
            <w:r w:rsidRPr="001D0B78">
              <w:rPr>
                <w:sz w:val="18"/>
                <w:szCs w:val="18"/>
              </w:rPr>
              <w:t>Be</w:t>
            </w:r>
            <w:r w:rsidRPr="001D0B78">
              <w:rPr>
                <w:sz w:val="18"/>
                <w:szCs w:val="18"/>
                <w:vertAlign w:val="subscript"/>
              </w:rPr>
              <w:t>22.5</w:t>
            </w:r>
          </w:p>
        </w:tc>
        <w:tc>
          <w:tcPr>
            <w:tcW w:w="0" w:type="auto"/>
          </w:tcPr>
          <w:p w14:paraId="440B6320" w14:textId="532022CF" w:rsidR="00484E31" w:rsidRPr="001D0B78" w:rsidRDefault="001701C8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  <w:r w:rsidR="00484E31" w:rsidRPr="001D0B78">
              <w:rPr>
                <w:rFonts w:ascii="Arial" w:hAnsi="Arial" w:cs="Arial"/>
                <w:color w:val="000000"/>
                <w:sz w:val="18"/>
                <w:szCs w:val="18"/>
              </w:rPr>
              <w:t>/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14:paraId="03E6A2FD" w14:textId="77777777" w:rsidR="00484E31" w:rsidRPr="001D0B78" w:rsidRDefault="00484E31" w:rsidP="00484E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iang&lt;/Author&gt;&lt;Year&gt;2018&lt;/Year&gt;&lt;RecNum&gt;84&lt;/RecNum&gt;&lt;DisplayText&gt;[17, 18]&lt;/DisplayText&gt;&lt;record&gt;&lt;rec-number&gt;84&lt;/rec-number&gt;&lt;foreign-keys&gt;&lt;key app="EN" db-id="s02f2f2ao9fttze20dopfxw9055as5asszaa" timestamp="1600104328"&gt;84&lt;/key&gt;&lt;/foreign-keys&gt;&lt;ref-type name="Journal Article"&gt;17&lt;/ref-type&gt;&lt;contributors&gt;&lt;authors&gt;&lt;author&gt;Liang, Meng&lt;/author&gt;&lt;author&gt;Zhu, Yunhu&lt;/author&gt;&lt;author&gt;Ji, Zhong&lt;/author&gt;&lt;author&gt;Fu, Jie&lt;/author&gt;&lt;author&gt;Zheng, Chao&lt;/author&gt;&lt;/authors&gt;&lt;/contributors&gt;&lt;titles&gt;&lt;title&gt;Effect of laser shock peening and its size-dependence on the compressive plasticity of Zr-based bulk metallic glass&lt;/title&gt;&lt;secondary-title&gt;Journal of Materials Processing Technology&lt;/secondary-title&gt;&lt;/titles&gt;&lt;periodical&gt;&lt;full-title&gt;Journal of Materials Processing Technology&lt;/full-title&gt;&lt;/periodical&gt;&lt;pages&gt;47-53&lt;/pages&gt;&lt;volume&gt;251&lt;/volume&gt;&lt;dates&gt;&lt;year&gt;2018&lt;/year&gt;&lt;/dates&gt;&lt;isbn&gt;0924-0136&lt;/isbn&gt;&lt;urls&gt;&lt;/urls&gt;&lt;/record&gt;&lt;/Cite&gt;&lt;Cite&gt;&lt;Author&gt;Cao&lt;/Author&gt;&lt;Year&gt;2015&lt;/Year&gt;&lt;RecNum&gt;83&lt;/RecNum&gt;&lt;record&gt;&lt;rec-number&gt;83&lt;/rec-number&gt;&lt;foreign-keys&gt;&lt;key app="EN" db-id="s02f2f2ao9fttze20dopfxw9055as5asszaa" timestamp="1600103811"&gt;83&lt;/key&gt;&lt;/foreign-keys&gt;&lt;ref-type name="Journal Article"&gt;17&lt;/ref-type&gt;&lt;contributors&gt;&lt;authors&gt;&lt;author&gt;Cao, Yunfeng&lt;/author&gt;&lt;author&gt;Xie, Xie&lt;/author&gt;&lt;author&gt;Antonaglia, James&lt;/author&gt;&lt;author&gt;Winiarski, Bartlomiej&lt;/author&gt;&lt;author&gt;Wang, Gongyao&lt;/author&gt;&lt;author&gt;Shin, Yung C&lt;/author&gt;&lt;author&gt;Withers, Philip J&lt;/author&gt;&lt;author&gt;Dahmen, Karin A&lt;/author&gt;&lt;author&gt;Liaw, Peter K&lt;/author&gt;&lt;/authors&gt;&lt;/contributors&gt;&lt;titles&gt;&lt;title&gt;Laser shock peening on Zr-based bulk metallic glass and its effect on plasticity: experiment and modeling&lt;/title&gt;&lt;secondary-title&gt;Scientific reports&lt;/secondary-title&gt;&lt;/titles&gt;&lt;periodical&gt;&lt;full-title&gt;SCIENTIFIC REPORTS&lt;/full-title&gt;&lt;/periodical&gt;&lt;pages&gt;10789&lt;/pages&gt;&lt;volume&gt;5&lt;/volume&gt;&lt;dates&gt;&lt;year&gt;2015&lt;/year&gt;&lt;/dates&gt;&lt;isbn&gt;2045-232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17, 18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bookmarkEnd w:id="0"/>
    </w:tbl>
    <w:p w14:paraId="5A315BCA" w14:textId="19B41EF8" w:rsidR="005F1FFB" w:rsidRDefault="005F1FFB"/>
    <w:p w14:paraId="2E14DD92" w14:textId="7184FCD5" w:rsidR="001D0B78" w:rsidRDefault="001D0B78"/>
    <w:p w14:paraId="15E46C92" w14:textId="1FA10467" w:rsidR="001D0B78" w:rsidRPr="001D0B78" w:rsidRDefault="001D0B78" w:rsidP="001D0B78">
      <w:pPr>
        <w:jc w:val="both"/>
        <w:rPr>
          <w:rFonts w:eastAsiaTheme="minorEastAsia"/>
          <w:b/>
          <w:bCs/>
        </w:rPr>
      </w:pPr>
      <w:r w:rsidRPr="001D0B78">
        <w:rPr>
          <w:rStyle w:val="hgkelc"/>
          <w:b/>
          <w:bCs/>
        </w:rPr>
        <w:t xml:space="preserve">Cont'd </w:t>
      </w:r>
      <w:r>
        <w:rPr>
          <w:rFonts w:eastAsiaTheme="minorEastAsia"/>
          <w:b/>
          <w:bCs/>
        </w:rPr>
        <w:t>s</w:t>
      </w:r>
      <w:r w:rsidRPr="0018432E">
        <w:rPr>
          <w:rFonts w:eastAsiaTheme="minorEastAsia"/>
          <w:b/>
          <w:bCs/>
        </w:rPr>
        <w:t xml:space="preserve">upplementary </w:t>
      </w:r>
      <w:r>
        <w:rPr>
          <w:rFonts w:eastAsiaTheme="minorEastAsia"/>
          <w:b/>
          <w:bCs/>
        </w:rPr>
        <w:t>t</w:t>
      </w:r>
      <w:r w:rsidRPr="0018432E">
        <w:rPr>
          <w:rFonts w:eastAsiaTheme="minorEastAsia"/>
          <w:b/>
          <w:bCs/>
        </w:rPr>
        <w:t>able 1</w:t>
      </w:r>
      <w:r w:rsidR="00FB630D">
        <w:rPr>
          <w:rFonts w:eastAsiaTheme="minorEastAsia"/>
          <w:b/>
          <w:bCs/>
        </w:rPr>
        <w:t>.</w:t>
      </w:r>
      <w:r>
        <w:rPr>
          <w:rFonts w:eastAsiaTheme="minorEastAsia"/>
          <w:b/>
          <w:bCs/>
        </w:rPr>
        <w:t xml:space="preserve"> </w:t>
      </w:r>
      <w:r w:rsidR="00FB630D">
        <w:rPr>
          <w:rFonts w:eastAsiaTheme="minorEastAsia"/>
          <w:b/>
          <w:bCs/>
        </w:rPr>
        <w:t>P</w:t>
      </w:r>
      <w:r>
        <w:rPr>
          <w:rFonts w:eastAsiaTheme="minorEastAsia"/>
          <w:b/>
          <w:bCs/>
        </w:rPr>
        <w:t>revious methods for ductility enhancement</w:t>
      </w:r>
    </w:p>
    <w:tbl>
      <w:tblPr>
        <w:tblStyle w:val="PlainTable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1691"/>
        <w:gridCol w:w="912"/>
        <w:gridCol w:w="2088"/>
        <w:gridCol w:w="1729"/>
        <w:gridCol w:w="1720"/>
        <w:gridCol w:w="2379"/>
        <w:gridCol w:w="1306"/>
        <w:gridCol w:w="1125"/>
      </w:tblGrid>
      <w:tr w:rsidR="00182849" w:rsidRPr="001D0B78" w14:paraId="7C39B480" w14:textId="77777777" w:rsidTr="001D0B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CC99"/>
          </w:tcPr>
          <w:p w14:paraId="0E4E0C76" w14:textId="77777777" w:rsidR="001D0B78" w:rsidRPr="001D0B78" w:rsidRDefault="001D0B78" w:rsidP="001D0B78">
            <w:pPr>
              <w:jc w:val="center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Method Description</w:t>
            </w:r>
          </w:p>
        </w:tc>
        <w:tc>
          <w:tcPr>
            <w:tcW w:w="0" w:type="auto"/>
            <w:shd w:val="clear" w:color="auto" w:fill="FFCC99"/>
          </w:tcPr>
          <w:p w14:paraId="6340B5E0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Effect on glass or liquid</w:t>
            </w:r>
          </w:p>
        </w:tc>
        <w:tc>
          <w:tcPr>
            <w:tcW w:w="0" w:type="auto"/>
            <w:shd w:val="clear" w:color="auto" w:fill="FFCC99"/>
          </w:tcPr>
          <w:p w14:paraId="448E3641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Effect</w:t>
            </w:r>
          </w:p>
        </w:tc>
        <w:tc>
          <w:tcPr>
            <w:tcW w:w="0" w:type="auto"/>
            <w:shd w:val="clear" w:color="auto" w:fill="FFCC99"/>
          </w:tcPr>
          <w:p w14:paraId="1EC43A53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Mechanical tests</w:t>
            </w:r>
          </w:p>
        </w:tc>
        <w:tc>
          <w:tcPr>
            <w:tcW w:w="0" w:type="auto"/>
            <w:shd w:val="clear" w:color="auto" w:fill="FFCC99"/>
          </w:tcPr>
          <w:p w14:paraId="68FE4C67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Homogeneous/</w:t>
            </w:r>
          </w:p>
          <w:p w14:paraId="7EC60BD7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Inhomogeneous</w:t>
            </w:r>
          </w:p>
        </w:tc>
        <w:tc>
          <w:tcPr>
            <w:tcW w:w="0" w:type="auto"/>
            <w:shd w:val="clear" w:color="auto" w:fill="FFCC99"/>
          </w:tcPr>
          <w:p w14:paraId="0EC1440D" w14:textId="3F3A4DEE" w:rsidR="001D0B78" w:rsidRPr="001D0B78" w:rsidRDefault="00764774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>
              <w:rPr>
                <w:rFonts w:ascii="Helvetica" w:hAnsi="Helvetica" w:cs="Arial"/>
                <w:sz w:val="18"/>
                <w:szCs w:val="18"/>
              </w:rPr>
              <w:t>Alloy</w:t>
            </w:r>
            <w:r w:rsidR="00D213D8">
              <w:rPr>
                <w:rFonts w:ascii="Helvetica" w:hAnsi="Helvetica" w:cs="Arial"/>
                <w:sz w:val="18"/>
                <w:szCs w:val="18"/>
              </w:rPr>
              <w:t>s</w:t>
            </w:r>
          </w:p>
        </w:tc>
        <w:tc>
          <w:tcPr>
            <w:tcW w:w="0" w:type="auto"/>
            <w:shd w:val="clear" w:color="auto" w:fill="FFCC99"/>
          </w:tcPr>
          <w:p w14:paraId="275C4D76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Magnitude of thermal signal</w:t>
            </w:r>
          </w:p>
        </w:tc>
        <w:tc>
          <w:tcPr>
            <w:tcW w:w="0" w:type="auto"/>
            <w:shd w:val="clear" w:color="auto" w:fill="FFCC99"/>
          </w:tcPr>
          <w:p w14:paraId="1B147E30" w14:textId="77777777" w:rsidR="001D0B78" w:rsidRPr="001D0B78" w:rsidRDefault="001D0B78" w:rsidP="001D0B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 w:cs="Arial"/>
                <w:sz w:val="18"/>
                <w:szCs w:val="18"/>
              </w:rPr>
            </w:pPr>
            <w:r w:rsidRPr="001D0B78">
              <w:rPr>
                <w:rFonts w:ascii="Helvetica" w:hAnsi="Helvetica" w:cs="Arial"/>
                <w:sz w:val="18"/>
                <w:szCs w:val="18"/>
              </w:rPr>
              <w:t>Reference</w:t>
            </w:r>
          </w:p>
        </w:tc>
      </w:tr>
      <w:tr w:rsidR="00182849" w:rsidRPr="001D0B78" w14:paraId="357B3677" w14:textId="77777777" w:rsidTr="00D213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9D5A03" w14:textId="77777777" w:rsidR="001D0B78" w:rsidRPr="001D0B78" w:rsidRDefault="001D0B78" w:rsidP="001D0B7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Shot peening</w:t>
            </w:r>
          </w:p>
        </w:tc>
        <w:tc>
          <w:tcPr>
            <w:tcW w:w="0" w:type="auto"/>
          </w:tcPr>
          <w:p w14:paraId="3592F3B1" w14:textId="77777777" w:rsidR="001D0B78" w:rsidRPr="001D0B78" w:rsidRDefault="001D0B7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619B9588" w14:textId="5969FAEC" w:rsidR="001D0B78" w:rsidRPr="001D0B78" w:rsidRDefault="001701C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="001D0B78" w:rsidRPr="001D0B78">
              <w:rPr>
                <w:rFonts w:ascii="Arial" w:hAnsi="Arial" w:cs="Arial"/>
                <w:sz w:val="18"/>
                <w:szCs w:val="18"/>
              </w:rPr>
              <w:t>ncreased plasticity (hardening by residual stress, softening by sheer bands)</w:t>
            </w:r>
          </w:p>
        </w:tc>
        <w:tc>
          <w:tcPr>
            <w:tcW w:w="0" w:type="auto"/>
          </w:tcPr>
          <w:p w14:paraId="28C46025" w14:textId="1EABBAA4" w:rsidR="001D0B78" w:rsidRPr="001D0B78" w:rsidRDefault="001701C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</w:t>
            </w:r>
            <w:r w:rsidR="001D0B78" w:rsidRPr="001D0B78">
              <w:rPr>
                <w:rFonts w:ascii="Arial" w:hAnsi="Arial" w:cs="Arial"/>
                <w:sz w:val="18"/>
                <w:szCs w:val="18"/>
              </w:rPr>
              <w:t>icrohardness, compression</w:t>
            </w:r>
          </w:p>
        </w:tc>
        <w:tc>
          <w:tcPr>
            <w:tcW w:w="0" w:type="auto"/>
          </w:tcPr>
          <w:p w14:paraId="10A927D6" w14:textId="674F9C61" w:rsidR="001D0B78" w:rsidRPr="001D0B78" w:rsidRDefault="001701C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4469FFA7" w14:textId="77777777" w:rsidR="001D0B78" w:rsidRPr="001D0B78" w:rsidRDefault="001D0B7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1.25</w:t>
            </w:r>
            <w:r w:rsidRPr="001D0B78">
              <w:rPr>
                <w:rFonts w:ascii="Arial" w:hAnsi="Arial" w:cs="Arial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3.75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2.5</w:t>
            </w:r>
            <w:r w:rsidRPr="001D0B78">
              <w:rPr>
                <w:rFonts w:ascii="Arial" w:hAnsi="Arial" w:cs="Arial"/>
                <w:sz w:val="18"/>
                <w:szCs w:val="18"/>
              </w:rPr>
              <w:t>Be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2.5</w:t>
            </w:r>
          </w:p>
        </w:tc>
        <w:tc>
          <w:tcPr>
            <w:tcW w:w="0" w:type="auto"/>
          </w:tcPr>
          <w:p w14:paraId="31818B60" w14:textId="77777777" w:rsidR="001D0B78" w:rsidRPr="001D0B78" w:rsidRDefault="001D0B7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51CCB652" w14:textId="2A32371D" w:rsidR="001D0B78" w:rsidRPr="001D0B78" w:rsidRDefault="001D0B78" w:rsidP="001D0B7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DY8L1llYXI+PFJl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</w:fldData>
              </w:fldChar>
            </w:r>
            <w:r w:rsidR="00D213D8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D213D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DY8L1llYXI+PFJl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</w:fldData>
              </w:fldChar>
            </w:r>
            <w:r w:rsidR="00D213D8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D213D8">
              <w:rPr>
                <w:rFonts w:ascii="Arial" w:hAnsi="Arial" w:cs="Arial"/>
                <w:sz w:val="18"/>
                <w:szCs w:val="18"/>
              </w:rPr>
            </w:r>
            <w:r w:rsidR="00D213D8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D213D8">
              <w:rPr>
                <w:rFonts w:ascii="Arial" w:hAnsi="Arial" w:cs="Arial"/>
                <w:noProof/>
                <w:sz w:val="18"/>
                <w:szCs w:val="18"/>
              </w:rPr>
              <w:t>[19, 20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079C4137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A10F06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Shock compression</w:t>
            </w:r>
          </w:p>
        </w:tc>
        <w:tc>
          <w:tcPr>
            <w:tcW w:w="0" w:type="auto"/>
          </w:tcPr>
          <w:p w14:paraId="4ACA5DA7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5077AEE7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Rejuvenation</w:t>
            </w:r>
          </w:p>
        </w:tc>
        <w:tc>
          <w:tcPr>
            <w:tcW w:w="0" w:type="auto"/>
          </w:tcPr>
          <w:p w14:paraId="1A7DA897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61B96612" w14:textId="4ECC4822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208DA9BE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30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5</w:t>
            </w:r>
            <w:r w:rsidRPr="001D0B78">
              <w:rPr>
                <w:rFonts w:ascii="Arial" w:hAnsi="Arial" w:cs="Arial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75B59265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.423 to 1.32KJ/mol</w:t>
            </w:r>
          </w:p>
        </w:tc>
        <w:tc>
          <w:tcPr>
            <w:tcW w:w="0" w:type="auto"/>
          </w:tcPr>
          <w:p w14:paraId="51BE2B9F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1D0B78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Ding&lt;/Author&gt;&lt;Year&gt;2019&lt;/Year&gt;&lt;RecNum&gt;110&lt;/RecNum&gt;&lt;DisplayText&gt;[5]&lt;/DisplayText&gt;&lt;record&gt;&lt;rec-number&gt;110&lt;/rec-number&gt;&lt;foreign-keys&gt;&lt;key app="EN" db-id="s02f2f2ao9fttze20dopfxw9055as5asszaa" timestamp="1601520355"&gt;110&lt;/key&gt;&lt;/foreign-keys&gt;&lt;ref-type name="Journal Article"&gt;17&lt;/ref-type&gt;&lt;contributors&gt;&lt;authors&gt;&lt;author&gt;Ding, G&lt;/author&gt;&lt;author&gt;Li, C&lt;/author&gt;&lt;author&gt;Zaccone, A&lt;/author&gt;&lt;author&gt;Wang, WH&lt;/author&gt;&lt;author&gt;Lei, HC&lt;/author&gt;&lt;author&gt;Jiang, F&lt;/author&gt;&lt;author&gt;Ling, Z&lt;/author&gt;&lt;author&gt;Jiang, MQ&lt;/author&gt;&lt;/authors&gt;&lt;/contributors&gt;&lt;titles&gt;&lt;title&gt;Ultrafast extreme rejuvenation of metallic glasses by shock compression&lt;/title&gt;&lt;secondary-title&gt;Science advances&lt;/secondary-title&gt;&lt;/titles&gt;&lt;periodical&gt;&lt;full-title&gt;Science advances&lt;/full-title&gt;&lt;/periodical&gt;&lt;pages&gt;eaaw6249&lt;/pages&gt;&lt;volume&gt;5&lt;/volume&gt;&lt;number&gt;8&lt;/number&gt;&lt;dates&gt;&lt;year&gt;2019&lt;/year&gt;&lt;/dates&gt;&lt;isbn&gt;2375-2548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1D0B78">
              <w:rPr>
                <w:rFonts w:ascii="Arial" w:hAnsi="Arial" w:cs="Arial"/>
                <w:noProof/>
                <w:sz w:val="18"/>
                <w:szCs w:val="18"/>
              </w:rPr>
              <w:t>[5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44E667E4" w14:textId="77777777" w:rsidTr="001828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07E9547" w14:textId="3ACC706A" w:rsidR="00D213D8" w:rsidRPr="001D0B78" w:rsidRDefault="00182849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highlight w:val="yellow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  <w:r w:rsidR="00D213D8">
              <w:rPr>
                <w:rFonts w:ascii="Arial" w:hAnsi="Arial" w:cs="Arial"/>
                <w:color w:val="000000"/>
                <w:sz w:val="18"/>
                <w:szCs w:val="18"/>
              </w:rPr>
              <w:t>hermal cycling</w:t>
            </w:r>
          </w:p>
        </w:tc>
        <w:tc>
          <w:tcPr>
            <w:tcW w:w="0" w:type="auto"/>
          </w:tcPr>
          <w:p w14:paraId="63318468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7DB16BC9" w14:textId="41300B54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highlight w:val="yellow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Rejuvenation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i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creased plasticity, decreased hardness</w:t>
            </w:r>
          </w:p>
        </w:tc>
        <w:tc>
          <w:tcPr>
            <w:tcW w:w="0" w:type="auto"/>
          </w:tcPr>
          <w:p w14:paraId="1A80EE57" w14:textId="58FA0BCF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highlight w:val="yellow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iaxial compression, hardness</w:t>
            </w:r>
          </w:p>
        </w:tc>
        <w:tc>
          <w:tcPr>
            <w:tcW w:w="0" w:type="auto"/>
          </w:tcPr>
          <w:p w14:paraId="5F443DDF" w14:textId="7E4FE613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highlight w:val="yellow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  <w:r w:rsidR="00FA76BA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</w:tcPr>
          <w:p w14:paraId="58066BAD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46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46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7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Gd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1</w:t>
            </w:r>
          </w:p>
          <w:p w14:paraId="095DB99F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La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55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Ni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20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25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 xml:space="preserve"> (ribbon)</w:t>
            </w:r>
          </w:p>
          <w:p w14:paraId="6BA6C035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 xml:space="preserve"> La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55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Ni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10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35</w:t>
            </w:r>
          </w:p>
          <w:p w14:paraId="78650521" w14:textId="77777777" w:rsidR="00D213D8" w:rsidRPr="00182849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62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24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Fe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5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color w:val="222222"/>
                <w:sz w:val="18"/>
                <w:szCs w:val="18"/>
                <w:vertAlign w:val="subscript"/>
                <w:lang w:val="it-IT"/>
              </w:rPr>
              <w:t>9</w:t>
            </w:r>
          </w:p>
          <w:p w14:paraId="064C7AA6" w14:textId="4838E5F4" w:rsidR="00182849" w:rsidRPr="008E7A0D" w:rsidRDefault="0018284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ZrCuNiAl(Nb)</w:t>
            </w:r>
          </w:p>
          <w:p w14:paraId="71C2675E" w14:textId="77777777" w:rsidR="00182849" w:rsidRPr="008E7A0D" w:rsidRDefault="0018284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ZrTiCuNiBe</w:t>
            </w:r>
          </w:p>
          <w:p w14:paraId="32080B7A" w14:textId="77777777" w:rsidR="00182849" w:rsidRPr="008E7A0D" w:rsidRDefault="0018284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PdNiCuP</w:t>
            </w:r>
          </w:p>
          <w:p w14:paraId="77289AFA" w14:textId="14463165" w:rsidR="00182849" w:rsidRPr="008E7A0D" w:rsidRDefault="0018284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  <w:highlight w:val="yellow"/>
                <w:lang w:val="it-IT"/>
              </w:rPr>
            </w:pPr>
            <w:r w:rsidRPr="008E7A0D">
              <w:rPr>
                <w:rFonts w:ascii="Arial" w:hAnsi="Arial" w:cs="Arial"/>
                <w:color w:val="222222"/>
                <w:sz w:val="18"/>
                <w:szCs w:val="18"/>
                <w:lang w:val="it-IT"/>
              </w:rPr>
              <w:t>PtNiCuP</w:t>
            </w:r>
          </w:p>
        </w:tc>
        <w:tc>
          <w:tcPr>
            <w:tcW w:w="0" w:type="auto"/>
          </w:tcPr>
          <w:p w14:paraId="6BCE4E0C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highlight w:val="yellow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(1.08-.74) = .34 KJ/mol</w:t>
            </w:r>
          </w:p>
        </w:tc>
        <w:tc>
          <w:tcPr>
            <w:tcW w:w="0" w:type="auto"/>
          </w:tcPr>
          <w:p w14:paraId="64950B7B" w14:textId="1A3964F8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ZXRvdjwvQXV0aG9yPjxZZWFyPjIwMTU8L1llYXI+PFJl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ZXRvdjwvQXV0aG9yPjxZZWFyPjIwMTU8L1llYXI+PFJl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21-23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dW88L0F1dGhvcj48WWVhcj4yMDE5PC9ZZWFyPjxSZWNO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dW88L0F1dGhvcj48WWVhcj4yMDE5PC9ZZWFyPjxSZWNO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24-26]</w: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136074F8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62C797B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old wire drawing</w:t>
            </w:r>
          </w:p>
        </w:tc>
        <w:tc>
          <w:tcPr>
            <w:tcW w:w="0" w:type="auto"/>
          </w:tcPr>
          <w:p w14:paraId="033D53DB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62C6A8D0" w14:textId="16FABA49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ecrease in yield stress, increase in fracture stress and plasticity</w:t>
            </w:r>
          </w:p>
        </w:tc>
        <w:tc>
          <w:tcPr>
            <w:tcW w:w="0" w:type="auto"/>
          </w:tcPr>
          <w:p w14:paraId="7A470C80" w14:textId="3CA49E73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ensil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testing</w:t>
            </w:r>
          </w:p>
        </w:tc>
        <w:tc>
          <w:tcPr>
            <w:tcW w:w="0" w:type="auto"/>
          </w:tcPr>
          <w:p w14:paraId="12B792A6" w14:textId="20C61B9C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27819F6E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Pd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77.5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6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Si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16.5</w:t>
            </w:r>
          </w:p>
        </w:tc>
        <w:tc>
          <w:tcPr>
            <w:tcW w:w="0" w:type="auto"/>
          </w:tcPr>
          <w:p w14:paraId="32CE107C" w14:textId="5C2A23C5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265B3080" w14:textId="212EB20C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akayama&lt;/Author&gt;&lt;Year&gt;1979&lt;/Year&gt;&lt;RecNum&gt;90&lt;/RecNum&gt;&lt;DisplayText&gt;[27]&lt;/DisplayText&gt;&lt;record&gt;&lt;rec-number&gt;90&lt;/rec-number&gt;&lt;foreign-keys&gt;&lt;key app="EN" db-id="s02f2f2ao9fttze20dopfxw9055as5asszaa" timestamp="1601485471"&gt;90&lt;/key&gt;&lt;/foreign-keys&gt;&lt;ref-type name="Journal Article"&gt;17&lt;/ref-type&gt;&lt;contributors&gt;&lt;authors&gt;&lt;author&gt;Takayama, S&lt;/author&gt;&lt;/authors&gt;&lt;/contributors&gt;&lt;titles&gt;&lt;title&gt;Drawing of Pd77. 5Cu6Si16. 5 metallic glass wires&lt;/title&gt;&lt;secondary-title&gt;Materials Science and Engineering&lt;/secondary-title&gt;&lt;/titles&gt;&lt;periodical&gt;&lt;full-title&gt;Materials Science and Engineering&lt;/full-title&gt;&lt;/periodical&gt;&lt;pages&gt;41-48&lt;/pages&gt;&lt;volume&gt;38&lt;/volume&gt;&lt;number&gt;1&lt;/number&gt;&lt;dates&gt;&lt;year&gt;1979&lt;/year&gt;&lt;/dates&gt;&lt;isbn&gt;0025-5416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27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77092EC7" w14:textId="77777777" w:rsidTr="001D0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6741918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old rolling</w:t>
            </w:r>
          </w:p>
        </w:tc>
        <w:tc>
          <w:tcPr>
            <w:tcW w:w="0" w:type="auto"/>
          </w:tcPr>
          <w:p w14:paraId="5EF3A71A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445E742D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Increased ductility</w:t>
            </w:r>
          </w:p>
          <w:p w14:paraId="769BB31E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Work-hardening</w:t>
            </w:r>
          </w:p>
          <w:p w14:paraId="4E337EC2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rejuvenation</w:t>
            </w:r>
          </w:p>
        </w:tc>
        <w:tc>
          <w:tcPr>
            <w:tcW w:w="0" w:type="auto"/>
          </w:tcPr>
          <w:p w14:paraId="2892B1DE" w14:textId="6918F068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anoindentation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</w:p>
          <w:p w14:paraId="1EBE5FE0" w14:textId="7A7B592C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ltrasonic testing</w:t>
            </w:r>
          </w:p>
        </w:tc>
        <w:tc>
          <w:tcPr>
            <w:tcW w:w="0" w:type="auto"/>
          </w:tcPr>
          <w:p w14:paraId="0870E022" w14:textId="79BBDFA1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6D531DF7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55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30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Ni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5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10</w:t>
            </w:r>
          </w:p>
          <w:p w14:paraId="28B16D9D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</w:pP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47.5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47.5</w:t>
            </w:r>
            <w:r w:rsidRPr="008E7A0D">
              <w:rPr>
                <w:rFonts w:ascii="Arial" w:hAnsi="Arial" w:cs="Arial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hAnsi="Arial" w:cs="Arial"/>
                <w:sz w:val="18"/>
                <w:szCs w:val="18"/>
                <w:vertAlign w:val="subscript"/>
                <w:lang w:val="it-IT"/>
              </w:rPr>
              <w:t>5</w:t>
            </w:r>
          </w:p>
          <w:p w14:paraId="39C6F4A1" w14:textId="77777777" w:rsidR="00D213D8" w:rsidRPr="008E7A0D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  <w:lang w:val="it-IT"/>
              </w:rPr>
            </w:pPr>
            <w:r w:rsidRPr="008E7A0D">
              <w:rPr>
                <w:rFonts w:ascii="Arial" w:eastAsia="AdvEPSTIM" w:hAnsi="Arial" w:cs="Arial"/>
                <w:sz w:val="18"/>
                <w:szCs w:val="18"/>
                <w:lang w:val="it-IT"/>
              </w:rPr>
              <w:t>Zr</w:t>
            </w:r>
            <w:r w:rsidRPr="008E7A0D">
              <w:rPr>
                <w:rFonts w:ascii="Arial" w:eastAsia="AdvEPSTIM" w:hAnsi="Arial" w:cs="Arial"/>
                <w:sz w:val="18"/>
                <w:szCs w:val="18"/>
                <w:vertAlign w:val="subscript"/>
                <w:lang w:val="it-IT"/>
              </w:rPr>
              <w:t>46.5</w:t>
            </w:r>
            <w:r w:rsidRPr="008E7A0D">
              <w:rPr>
                <w:rFonts w:ascii="Arial" w:eastAsia="AdvEPSTIM" w:hAnsi="Arial" w:cs="Arial"/>
                <w:sz w:val="18"/>
                <w:szCs w:val="18"/>
                <w:lang w:val="it-IT"/>
              </w:rPr>
              <w:t>Cu</w:t>
            </w:r>
            <w:r w:rsidRPr="008E7A0D">
              <w:rPr>
                <w:rFonts w:ascii="Arial" w:eastAsia="AdvEPSTIM" w:hAnsi="Arial" w:cs="Arial"/>
                <w:sz w:val="18"/>
                <w:szCs w:val="18"/>
                <w:vertAlign w:val="subscript"/>
                <w:lang w:val="it-IT"/>
              </w:rPr>
              <w:t>45</w:t>
            </w:r>
            <w:r w:rsidRPr="008E7A0D">
              <w:rPr>
                <w:rFonts w:ascii="Arial" w:eastAsia="AdvEPSTIM" w:hAnsi="Arial" w:cs="Arial"/>
                <w:sz w:val="18"/>
                <w:szCs w:val="18"/>
                <w:lang w:val="it-IT"/>
              </w:rPr>
              <w:t>Al</w:t>
            </w:r>
            <w:r w:rsidRPr="008E7A0D">
              <w:rPr>
                <w:rFonts w:ascii="Arial" w:eastAsia="AdvEPSTIM" w:hAnsi="Arial" w:cs="Arial"/>
                <w:sz w:val="18"/>
                <w:szCs w:val="18"/>
                <w:vertAlign w:val="subscript"/>
                <w:lang w:val="it-IT"/>
              </w:rPr>
              <w:t>7</w:t>
            </w:r>
            <w:r w:rsidRPr="008E7A0D">
              <w:rPr>
                <w:rFonts w:ascii="Arial" w:eastAsia="AdvEPSTIM" w:hAnsi="Arial" w:cs="Arial"/>
                <w:sz w:val="18"/>
                <w:szCs w:val="18"/>
                <w:lang w:val="it-IT"/>
              </w:rPr>
              <w:t>Ti</w:t>
            </w:r>
            <w:r w:rsidRPr="008E7A0D">
              <w:rPr>
                <w:rFonts w:ascii="Arial" w:eastAsia="AdvEPSTIM" w:hAnsi="Arial" w:cs="Arial"/>
                <w:sz w:val="18"/>
                <w:szCs w:val="18"/>
                <w:vertAlign w:val="subscript"/>
                <w:lang w:val="it-IT"/>
              </w:rPr>
              <w:t>1.5</w:t>
            </w:r>
          </w:p>
        </w:tc>
        <w:tc>
          <w:tcPr>
            <w:tcW w:w="0" w:type="auto"/>
          </w:tcPr>
          <w:p w14:paraId="20A3A11A" w14:textId="1546A8EE" w:rsidR="00D213D8" w:rsidRPr="001D0B78" w:rsidRDefault="00325B1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3-.5 KJ</w:t>
            </w:r>
            <w:r w:rsidR="00D213D8" w:rsidRPr="001D0B78">
              <w:rPr>
                <w:rFonts w:ascii="Arial" w:hAnsi="Arial" w:cs="Arial"/>
                <w:color w:val="000000"/>
                <w:sz w:val="18"/>
                <w:szCs w:val="18"/>
              </w:rPr>
              <w:t>/mol</w:t>
            </w:r>
          </w:p>
        </w:tc>
        <w:tc>
          <w:tcPr>
            <w:tcW w:w="0" w:type="auto"/>
          </w:tcPr>
          <w:p w14:paraId="40682967" w14:textId="518891D8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Tk3NjwvWWVhcj48UmVj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Tk3NjwvWWVhcj48UmVj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28-30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39908EF3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548ABE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Ball milling</w:t>
            </w:r>
          </w:p>
        </w:tc>
        <w:tc>
          <w:tcPr>
            <w:tcW w:w="0" w:type="auto"/>
          </w:tcPr>
          <w:p w14:paraId="645B7E00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24FDC42E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rejuvenation</w:t>
            </w:r>
          </w:p>
        </w:tc>
        <w:tc>
          <w:tcPr>
            <w:tcW w:w="0" w:type="auto"/>
          </w:tcPr>
          <w:p w14:paraId="365BEE0E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one</w:t>
            </w:r>
          </w:p>
        </w:tc>
        <w:tc>
          <w:tcPr>
            <w:tcW w:w="0" w:type="auto"/>
          </w:tcPr>
          <w:p w14:paraId="7FC864A7" w14:textId="242FC78C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45CA4524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Pd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4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3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P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20</w:t>
            </w:r>
          </w:p>
          <w:p w14:paraId="7BCB5442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70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0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0" w:type="auto"/>
          </w:tcPr>
          <w:p w14:paraId="426C748B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&lt;.1KJ/g</w:t>
            </w:r>
          </w:p>
        </w:tc>
        <w:tc>
          <w:tcPr>
            <w:tcW w:w="0" w:type="auto"/>
          </w:tcPr>
          <w:p w14:paraId="55BFC90B" w14:textId="603EEE20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ZYXZhcmk8L0F1dGhvcj48WWVhcj4yMDA1PC9ZZWFyPjxS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ZYXZhcmk8L0F1dGhvcj48WWVhcj4yMDA1PC9ZZWFyPjxS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31, 32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7D29157F" w14:textId="77777777" w:rsidTr="001D0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9C8E5F4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 Neutron and high energy particles irradiation</w:t>
            </w:r>
          </w:p>
        </w:tc>
        <w:tc>
          <w:tcPr>
            <w:tcW w:w="0" w:type="auto"/>
          </w:tcPr>
          <w:p w14:paraId="2B2AAE23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1F674F28" w14:textId="78CFC8EE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Pr="001D0B78">
              <w:rPr>
                <w:rFonts w:ascii="Arial" w:hAnsi="Arial" w:cs="Arial"/>
                <w:sz w:val="18"/>
                <w:szCs w:val="18"/>
              </w:rPr>
              <w:t>ejuvenat</w:t>
            </w:r>
            <w:r>
              <w:rPr>
                <w:rFonts w:ascii="Arial" w:hAnsi="Arial" w:cs="Arial"/>
                <w:sz w:val="18"/>
                <w:szCs w:val="18"/>
              </w:rPr>
              <w:t>ion</w:t>
            </w:r>
            <w:r w:rsidRPr="001D0B78">
              <w:rPr>
                <w:rFonts w:ascii="Arial" w:hAnsi="Arial" w:cs="Arial"/>
                <w:sz w:val="18"/>
                <w:szCs w:val="18"/>
              </w:rPr>
              <w:t xml:space="preserve"> or relax</w:t>
            </w:r>
            <w:r>
              <w:rPr>
                <w:rFonts w:ascii="Arial" w:hAnsi="Arial" w:cs="Arial"/>
                <w:sz w:val="18"/>
                <w:szCs w:val="18"/>
              </w:rPr>
              <w:t>ation,</w:t>
            </w:r>
            <w:r w:rsidRPr="001D0B78">
              <w:rPr>
                <w:rFonts w:ascii="Arial" w:hAnsi="Arial" w:cs="Arial"/>
                <w:sz w:val="18"/>
                <w:szCs w:val="18"/>
              </w:rPr>
              <w:t xml:space="preserve"> increased ductility</w:t>
            </w:r>
          </w:p>
        </w:tc>
        <w:tc>
          <w:tcPr>
            <w:tcW w:w="0" w:type="auto"/>
          </w:tcPr>
          <w:p w14:paraId="59546E39" w14:textId="547DF56F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  <w:r w:rsidRPr="001D0B78">
              <w:rPr>
                <w:rFonts w:ascii="Arial" w:hAnsi="Arial" w:cs="Arial"/>
                <w:sz w:val="18"/>
                <w:szCs w:val="18"/>
              </w:rPr>
              <w:t>ending</w:t>
            </w:r>
            <w:r>
              <w:rPr>
                <w:rFonts w:ascii="Arial" w:hAnsi="Arial" w:cs="Arial"/>
                <w:sz w:val="18"/>
                <w:szCs w:val="18"/>
              </w:rPr>
              <w:t xml:space="preserve"> and Tension</w:t>
            </w:r>
          </w:p>
        </w:tc>
        <w:tc>
          <w:tcPr>
            <w:tcW w:w="0" w:type="auto"/>
          </w:tcPr>
          <w:p w14:paraId="17155F7F" w14:textId="74F58DBE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H</w:t>
            </w:r>
            <w:r w:rsidRPr="001D0B78">
              <w:rPr>
                <w:rFonts w:ascii="Arial" w:hAnsi="Arial" w:cs="Arial"/>
                <w:sz w:val="18"/>
                <w:szCs w:val="18"/>
              </w:rPr>
              <w:t>omogenous</w:t>
            </w:r>
          </w:p>
        </w:tc>
        <w:tc>
          <w:tcPr>
            <w:tcW w:w="0" w:type="auto"/>
          </w:tcPr>
          <w:p w14:paraId="29FD35FF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many</w:t>
            </w:r>
          </w:p>
        </w:tc>
        <w:tc>
          <w:tcPr>
            <w:tcW w:w="0" w:type="auto"/>
          </w:tcPr>
          <w:p w14:paraId="720D4D94" w14:textId="7BBFE217" w:rsidR="00D213D8" w:rsidRPr="001D0B78" w:rsidRDefault="008E7A0D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03660DB9" w14:textId="66DD6E2C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XJsaW5nPC9BdXRob3I+PFllYXI+MTk4NzwvWWVhcj48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XJsaW5nPC9BdXRob3I+PFllYXI+MTk4NzwvWWVhcj48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1D0B78">
              <w:rPr>
                <w:rFonts w:ascii="Arial" w:hAnsi="Arial" w:cs="Arial"/>
                <w:sz w:val="18"/>
                <w:szCs w:val="18"/>
              </w:rPr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33-36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661B45EE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2A982F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Fatigue coaxing</w:t>
            </w:r>
          </w:p>
        </w:tc>
        <w:tc>
          <w:tcPr>
            <w:tcW w:w="0" w:type="auto"/>
          </w:tcPr>
          <w:p w14:paraId="791CFE0A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684AC3F6" w14:textId="130EE8A8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D0B78">
              <w:rPr>
                <w:rFonts w:ascii="Arial" w:hAnsi="Arial" w:cs="Arial"/>
                <w:sz w:val="18"/>
                <w:szCs w:val="18"/>
              </w:rPr>
              <w:t>ncrease in fatigue limit</w:t>
            </w:r>
          </w:p>
        </w:tc>
        <w:tc>
          <w:tcPr>
            <w:tcW w:w="0" w:type="auto"/>
          </w:tcPr>
          <w:p w14:paraId="174C97CD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3-point bending</w:t>
            </w:r>
          </w:p>
        </w:tc>
        <w:tc>
          <w:tcPr>
            <w:tcW w:w="0" w:type="auto"/>
          </w:tcPr>
          <w:p w14:paraId="7068485F" w14:textId="23FECBB6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6BAD477D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41.8</w:t>
            </w:r>
            <w:r w:rsidRPr="001D0B78">
              <w:rPr>
                <w:rFonts w:ascii="Arial" w:hAnsi="Arial" w:cs="Arial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2.9</w:t>
            </w:r>
            <w:r w:rsidRPr="001D0B78">
              <w:rPr>
                <w:rFonts w:ascii="Arial" w:hAnsi="Arial" w:cs="Arial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9.5</w:t>
            </w:r>
            <w:r w:rsidRPr="001D0B78">
              <w:rPr>
                <w:rFonts w:ascii="Arial" w:hAnsi="Arial" w:cs="Arial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12</w:t>
            </w:r>
            <w:r w:rsidRPr="001D0B78">
              <w:rPr>
                <w:rFonts w:ascii="Arial" w:hAnsi="Arial" w:cs="Arial"/>
                <w:sz w:val="18"/>
                <w:szCs w:val="18"/>
              </w:rPr>
              <w:t>Be</w:t>
            </w:r>
            <w:r w:rsidRPr="001D0B78">
              <w:rPr>
                <w:rFonts w:ascii="Arial" w:hAnsi="Arial" w:cs="Arial"/>
                <w:sz w:val="18"/>
                <w:szCs w:val="18"/>
                <w:vertAlign w:val="subscript"/>
              </w:rPr>
              <w:t>23.8</w:t>
            </w:r>
          </w:p>
        </w:tc>
        <w:tc>
          <w:tcPr>
            <w:tcW w:w="0" w:type="auto"/>
          </w:tcPr>
          <w:p w14:paraId="719C84A9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1C9A4A26" w14:textId="6E0421B8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El-Shabasy&lt;/Author&gt;&lt;Year&gt;2010&lt;/Year&gt;&lt;RecNum&gt;97&lt;/RecNum&gt;&lt;DisplayText&gt;[37]&lt;/DisplayText&gt;&lt;record&gt;&lt;rec-number&gt;97&lt;/rec-number&gt;&lt;foreign-keys&gt;&lt;key app="EN" db-id="s02f2f2ao9fttze20dopfxw9055as5asszaa" timestamp="1601486620"&gt;97&lt;/key&gt;&lt;/foreign-keys&gt;&lt;ref-type name="Journal Article"&gt;17&lt;/ref-type&gt;&lt;contributors&gt;&lt;authors&gt;&lt;author&gt;El-Shabasy, Adel B&lt;/author&gt;&lt;author&gt;Lewandowski, John J&lt;/author&gt;&lt;/authors&gt;&lt;/contributors&gt;&lt;titles&gt;&lt;title&gt;Fatigue coaxing experiments on a Zr-based bulk-metallic glass&lt;/title&gt;&lt;secondary-title&gt;Scripta Materialia&lt;/secondary-title&gt;&lt;/titles&gt;&lt;periodical&gt;&lt;full-title&gt;Scripta Materialia&lt;/full-title&gt;&lt;/periodical&gt;&lt;pages&gt;481-484&lt;/pages&gt;&lt;volume&gt;62&lt;/volume&gt;&lt;number&gt;7&lt;/number&gt;&lt;dates&gt;&lt;year&gt;2010&lt;/year&gt;&lt;/dates&gt;&lt;isbn&gt;1359-6462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37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55330816" w14:textId="77777777" w:rsidTr="001D0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F56A928" w14:textId="77777777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Equal channel angular processing</w:t>
            </w:r>
          </w:p>
        </w:tc>
        <w:tc>
          <w:tcPr>
            <w:tcW w:w="0" w:type="auto"/>
          </w:tcPr>
          <w:p w14:paraId="7AA43A5F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09603C5C" w14:textId="6DCA9ECA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ecreased yield strength, increased plasticity, likely due to shear banding not rejuvenation</w:t>
            </w:r>
          </w:p>
        </w:tc>
        <w:tc>
          <w:tcPr>
            <w:tcW w:w="0" w:type="auto"/>
          </w:tcPr>
          <w:p w14:paraId="4BF853FD" w14:textId="56BECFE6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iaxial compression</w:t>
            </w:r>
          </w:p>
        </w:tc>
        <w:tc>
          <w:tcPr>
            <w:tcW w:w="0" w:type="auto"/>
          </w:tcPr>
          <w:p w14:paraId="10BADE17" w14:textId="3D5FFBD0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</w:t>
            </w:r>
            <w:r w:rsidRPr="001701C8">
              <w:rPr>
                <w:rFonts w:ascii="Arial" w:hAnsi="Arial" w:cs="Arial"/>
                <w:sz w:val="18"/>
                <w:szCs w:val="18"/>
              </w:rPr>
              <w:t>nhomogeneous</w:t>
            </w:r>
          </w:p>
        </w:tc>
        <w:tc>
          <w:tcPr>
            <w:tcW w:w="0" w:type="auto"/>
          </w:tcPr>
          <w:p w14:paraId="6BE6CF47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Zr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57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20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Al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8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</w:rPr>
              <w:t>Ti</w:t>
            </w:r>
            <w:r w:rsidRPr="001D0B78">
              <w:rPr>
                <w:rFonts w:ascii="Arial" w:hAnsi="Arial" w:cs="Arial"/>
                <w:color w:val="2E2E2E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0" w:type="auto"/>
          </w:tcPr>
          <w:p w14:paraId="10AAB61B" w14:textId="77777777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0" w:type="auto"/>
          </w:tcPr>
          <w:p w14:paraId="0018DF16" w14:textId="7FA7CE33" w:rsidR="00D213D8" w:rsidRPr="001D0B7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D0B78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e&lt;/Author&gt;&lt;Year&gt;2008&lt;/Year&gt;&lt;RecNum&gt;98&lt;/RecNum&gt;&lt;DisplayText&gt;[38, 39]&lt;/DisplayText&gt;&lt;record&gt;&lt;rec-number&gt;98&lt;/rec-number&gt;&lt;foreign-keys&gt;&lt;key app="EN" db-id="s02f2f2ao9fttze20dopfxw9055as5asszaa" timestamp="1601486867"&gt;98&lt;/key&gt;&lt;/foreign-keys&gt;&lt;ref-type name="Journal Article"&gt;17&lt;/ref-type&gt;&lt;contributors&gt;&lt;authors&gt;&lt;author&gt;Lee, Chang-Myeon&lt;/author&gt;&lt;author&gt;Park, Kyoung-Won&lt;/author&gt;&lt;author&gt;Lee, Jae-Chul&lt;/author&gt;&lt;/authors&gt;&lt;/contributors&gt;&lt;titles&gt;&lt;title&gt;Plasticity improvement of a bulk amorphous alloy based on its viscoelastic nature&lt;/title&gt;&lt;secondary-title&gt;Scripta materialia&lt;/secondary-title&gt;&lt;/titles&gt;&lt;periodical&gt;&lt;full-title&gt;Scripta Materialia&lt;/full-title&gt;&lt;/periodical&gt;&lt;pages&gt;802-805&lt;/pages&gt;&lt;volume&gt;59&lt;/volume&gt;&lt;number&gt;8&lt;/number&gt;&lt;dates&gt;&lt;year&gt;2008&lt;/year&gt;&lt;/dates&gt;&lt;isbn&gt;1359-6462&lt;/isbn&gt;&lt;urls&gt;&lt;/urls&gt;&lt;/record&gt;&lt;/Cite&gt;&lt;Cite&gt;&lt;Author&gt;Tong&lt;/Author&gt;&lt;Year&gt;2013&lt;/Year&gt;&lt;RecNum&gt;99&lt;/RecNum&gt;&lt;record&gt;&lt;rec-number&gt;99&lt;/rec-number&gt;&lt;foreign-keys&gt;&lt;key app="EN" db-id="s02f2f2ao9fttze20dopfxw9055as5asszaa" timestamp="1601486978"&gt;99&lt;/key&gt;&lt;/foreign-keys&gt;&lt;ref-type name="Journal Article"&gt;17&lt;/ref-type&gt;&lt;contributors&gt;&lt;authors&gt;&lt;author&gt;Tong, Y&lt;/author&gt;&lt;author&gt;Dmowski, W&lt;/author&gt;&lt;author&gt;Witczak, Z&lt;/author&gt;&lt;author&gt;Chuang, C-P&lt;/author&gt;&lt;author&gt;Egami, T&lt;/author&gt;&lt;/authors&gt;&lt;/contributors&gt;&lt;titles&gt;&lt;title&gt;Residual elastic strain induced by equal channel angular pressing on bulk metallic glasses&lt;/title&gt;&lt;secondary-title&gt;Acta materialia&lt;/secondary-title&gt;&lt;/titles&gt;&lt;periodical&gt;&lt;full-title&gt;Acta Materialia&lt;/full-title&gt;&lt;abbr-1&gt;Acta Mater.&lt;/abbr-1&gt;&lt;abbr-2&gt;Acta Mater.&lt;/abbr-2&gt;&lt;abbr-3&gt;Acta Mater.&lt;/abbr-3&gt;&lt;/periodical&gt;&lt;pages&gt;1204-1209&lt;/pages&gt;&lt;volume&gt;61&lt;/volume&gt;&lt;number&gt;4&lt;/number&gt;&lt;dates&gt;&lt;year&gt;2013&lt;/year&gt;&lt;/dates&gt;&lt;isbn&gt;1359-6454&lt;/isbn&gt;&lt;urls&gt;&lt;/urls&gt;&lt;/record&gt;&lt;/Cite&gt;&lt;/EndNote&gt;</w:instrTex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38, 39]</w:t>
            </w:r>
            <w:r w:rsidRPr="001D0B78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70A9F5B6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69D1EA7" w14:textId="0B518D63" w:rsidR="00D213D8" w:rsidRPr="001D0B7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t</w:t>
            </w:r>
            <w:r w:rsidR="008E7A0D">
              <w:rPr>
                <w:rFonts w:ascii="Arial" w:hAnsi="Arial" w:cs="Arial"/>
                <w:color w:val="000000"/>
                <w:sz w:val="18"/>
                <w:szCs w:val="18"/>
              </w:rPr>
              <w:t xml:space="preserve"> Wi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Drawn</w:t>
            </w:r>
          </w:p>
        </w:tc>
        <w:tc>
          <w:tcPr>
            <w:tcW w:w="0" w:type="auto"/>
          </w:tcPr>
          <w:p w14:paraId="64ADD20B" w14:textId="3E5E05F4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Liquid</w:t>
            </w:r>
          </w:p>
        </w:tc>
        <w:tc>
          <w:tcPr>
            <w:tcW w:w="0" w:type="auto"/>
          </w:tcPr>
          <w:p w14:paraId="7B5FE6FB" w14:textId="136DB2DA" w:rsidR="00D213D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ecreased modulus and hardness</w:t>
            </w:r>
          </w:p>
        </w:tc>
        <w:tc>
          <w:tcPr>
            <w:tcW w:w="0" w:type="auto"/>
          </w:tcPr>
          <w:p w14:paraId="292D161C" w14:textId="5CFD6624" w:rsidR="00D213D8" w:rsidRDefault="00325B19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anoindentation</w:t>
            </w:r>
          </w:p>
        </w:tc>
        <w:tc>
          <w:tcPr>
            <w:tcW w:w="0" w:type="auto"/>
          </w:tcPr>
          <w:p w14:paraId="41B5EB71" w14:textId="12914467" w:rsidR="00D213D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Homogeneous</w:t>
            </w:r>
          </w:p>
        </w:tc>
        <w:tc>
          <w:tcPr>
            <w:tcW w:w="0" w:type="auto"/>
          </w:tcPr>
          <w:p w14:paraId="20E8FBDD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</w:pP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Pd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4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Cu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3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Ni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10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</w:rPr>
              <w:t>P</w:t>
            </w:r>
            <w:r w:rsidRPr="001D0B78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20</w:t>
            </w:r>
          </w:p>
          <w:p w14:paraId="7B161B86" w14:textId="77777777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2E2E2E"/>
                <w:sz w:val="18"/>
                <w:szCs w:val="18"/>
              </w:rPr>
            </w:pPr>
          </w:p>
        </w:tc>
        <w:tc>
          <w:tcPr>
            <w:tcW w:w="0" w:type="auto"/>
          </w:tcPr>
          <w:p w14:paraId="1A2ADCD7" w14:textId="03325454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8% increase from as cast</w:t>
            </w:r>
          </w:p>
        </w:tc>
        <w:tc>
          <w:tcPr>
            <w:tcW w:w="0" w:type="auto"/>
          </w:tcPr>
          <w:p w14:paraId="7966F300" w14:textId="4F5F48A4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34]</w:t>
            </w:r>
          </w:p>
        </w:tc>
      </w:tr>
      <w:tr w:rsidR="00182849" w:rsidRPr="001D0B78" w14:paraId="5FD7D902" w14:textId="77777777" w:rsidTr="001D0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59BB45" w14:textId="3F53F041" w:rsidR="00D213D8" w:rsidRDefault="00D213D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Static mechanical loading</w:t>
            </w:r>
          </w:p>
        </w:tc>
        <w:tc>
          <w:tcPr>
            <w:tcW w:w="0" w:type="auto"/>
          </w:tcPr>
          <w:p w14:paraId="2172121F" w14:textId="6E879EDF" w:rsidR="00D213D8" w:rsidRDefault="00925B9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glass</w:t>
            </w:r>
          </w:p>
        </w:tc>
        <w:tc>
          <w:tcPr>
            <w:tcW w:w="0" w:type="auto"/>
          </w:tcPr>
          <w:p w14:paraId="19B7108C" w14:textId="77777777" w:rsidR="00D213D8" w:rsidRDefault="002C6BEF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train hardening</w:t>
            </w:r>
          </w:p>
          <w:p w14:paraId="302DF0C0" w14:textId="14B02B8A" w:rsidR="002C6BEF" w:rsidRDefault="002C6BEF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Increased plasticity</w:t>
            </w:r>
          </w:p>
        </w:tc>
        <w:tc>
          <w:tcPr>
            <w:tcW w:w="0" w:type="auto"/>
          </w:tcPr>
          <w:p w14:paraId="6D79C625" w14:textId="7943034D" w:rsidR="00D213D8" w:rsidRDefault="002C6BEF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ension, compression</w:t>
            </w:r>
          </w:p>
        </w:tc>
        <w:tc>
          <w:tcPr>
            <w:tcW w:w="0" w:type="auto"/>
          </w:tcPr>
          <w:p w14:paraId="73B375D2" w14:textId="481BDDCE" w:rsidR="00D213D8" w:rsidRDefault="002C6BEF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hear Transformation Zones</w:t>
            </w:r>
          </w:p>
        </w:tc>
        <w:tc>
          <w:tcPr>
            <w:tcW w:w="0" w:type="auto"/>
          </w:tcPr>
          <w:p w14:paraId="46BBE735" w14:textId="6A506B84" w:rsidR="00D213D8" w:rsidRPr="001D0B78" w:rsidRDefault="002C6BEF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various</w:t>
            </w:r>
          </w:p>
        </w:tc>
        <w:tc>
          <w:tcPr>
            <w:tcW w:w="0" w:type="auto"/>
          </w:tcPr>
          <w:p w14:paraId="31A1C814" w14:textId="3B4998BF" w:rsidR="00D213D8" w:rsidRDefault="00182849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0%</w:t>
            </w:r>
          </w:p>
        </w:tc>
        <w:tc>
          <w:tcPr>
            <w:tcW w:w="0" w:type="auto"/>
          </w:tcPr>
          <w:p w14:paraId="2685695B" w14:textId="229F2A18" w:rsidR="00D213D8" w:rsidRDefault="00D213D8" w:rsidP="00D213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YW48L0F1dGhvcj48WWVhcj4yMDIwPC9ZZWFyPjxSZWNO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U1OS0rPC9wYWdlcz48dm9sdW1lPjU3ODwv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YW48L0F1dGhvcj48WWVhcj4yMDIwPC9ZZWFyPjxSZWNO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U1OS0rPC9wYWdlcz48dm9sdW1lPjU3ODwv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40-4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182849" w:rsidRPr="001D0B78" w14:paraId="357CC056" w14:textId="77777777" w:rsidTr="001D0B78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10F0781" w14:textId="340F1583" w:rsidR="00D213D8" w:rsidRPr="008E7A0D" w:rsidRDefault="00925B98" w:rsidP="00D213D8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E7A0D">
              <w:rPr>
                <w:rFonts w:ascii="Arial" w:hAnsi="Arial" w:cs="Arial"/>
                <w:color w:val="000000"/>
                <w:sz w:val="18"/>
                <w:szCs w:val="18"/>
              </w:rPr>
              <w:t>Cooling rate and annealing temperature</w:t>
            </w:r>
          </w:p>
        </w:tc>
        <w:tc>
          <w:tcPr>
            <w:tcW w:w="0" w:type="auto"/>
          </w:tcPr>
          <w:p w14:paraId="289FAF37" w14:textId="116C7D51" w:rsidR="00D213D8" w:rsidRDefault="00925B9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liquid</w:t>
            </w:r>
          </w:p>
        </w:tc>
        <w:tc>
          <w:tcPr>
            <w:tcW w:w="0" w:type="auto"/>
          </w:tcPr>
          <w:p w14:paraId="1111922C" w14:textId="6ECCD7D3" w:rsidR="00D213D8" w:rsidRDefault="00925B9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ensity, Hardness, Modulus</w:t>
            </w:r>
          </w:p>
        </w:tc>
        <w:tc>
          <w:tcPr>
            <w:tcW w:w="0" w:type="auto"/>
          </w:tcPr>
          <w:p w14:paraId="6A215682" w14:textId="77777777" w:rsidR="00D213D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14:paraId="1C009FBB" w14:textId="7B60DE21" w:rsidR="00D213D8" w:rsidRDefault="00925B9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Homogenous</w:t>
            </w:r>
          </w:p>
        </w:tc>
        <w:tc>
          <w:tcPr>
            <w:tcW w:w="0" w:type="auto"/>
          </w:tcPr>
          <w:p w14:paraId="5AB8B97D" w14:textId="36EC73D9" w:rsidR="00925B98" w:rsidRDefault="00925B98" w:rsidP="00925B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Cu-based,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</w:rPr>
              <w:t>ZrCuNiAl</w:t>
            </w:r>
            <w:proofErr w:type="spellEnd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</w:rPr>
              <w:t>MgCuY</w:t>
            </w:r>
            <w:proofErr w:type="spellEnd"/>
          </w:p>
          <w:p w14:paraId="5EFC8EFD" w14:textId="7BB0D9C2" w:rsidR="00D213D8" w:rsidRPr="001D0B78" w:rsidRDefault="00D213D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14:paraId="1A0679BF" w14:textId="10469852" w:rsidR="00D213D8" w:rsidRDefault="00925B9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0" w:type="auto"/>
          </w:tcPr>
          <w:p w14:paraId="05795534" w14:textId="4ACD6D2C" w:rsidR="00D213D8" w:rsidRDefault="00925B98" w:rsidP="00D213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tlZGE8L0F1dGhvcj48WWVhcj4yMDE1PC9ZZWFyPjxS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tlZGE8L0F1dGhvcj48WWVhcj4yMDE1PC9ZZWFyPjxS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</w:fldData>
              </w:fldChar>
            </w:r>
            <w:r w:rsidR="00182849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82849">
              <w:rPr>
                <w:rFonts w:ascii="Arial" w:hAnsi="Arial" w:cs="Arial"/>
                <w:sz w:val="18"/>
                <w:szCs w:val="18"/>
              </w:rPr>
            </w:r>
            <w:r w:rsidR="00182849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182849">
              <w:rPr>
                <w:rFonts w:ascii="Arial" w:hAnsi="Arial" w:cs="Arial"/>
                <w:noProof/>
                <w:sz w:val="18"/>
                <w:szCs w:val="18"/>
              </w:rPr>
              <w:t>[43-45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14:paraId="735B0D72" w14:textId="77777777" w:rsidR="001D0B78" w:rsidRDefault="001D0B78">
      <w:pPr>
        <w:sectPr w:rsidR="001D0B78" w:rsidSect="00484E3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B493FD9" w14:textId="77777777" w:rsidR="00FB630D" w:rsidRDefault="00FB630D" w:rsidP="00FB630D">
      <w:pPr>
        <w:rPr>
          <w:b/>
          <w:bCs/>
        </w:rPr>
      </w:pPr>
      <w:r>
        <w:rPr>
          <w:b/>
          <w:bCs/>
        </w:rPr>
        <w:lastRenderedPageBreak/>
        <w:t>Supplementary model derivation 1. Cooling rate for pulled wires.</w:t>
      </w:r>
    </w:p>
    <w:p w14:paraId="24234BA3" w14:textId="535CB4FD" w:rsidR="00FB630D" w:rsidRPr="003375A7" w:rsidRDefault="00FB630D" w:rsidP="00FB630D">
      <w:pPr>
        <w:rPr>
          <w:rFonts w:eastAsiaTheme="minorEastAsia"/>
        </w:rPr>
      </w:pPr>
      <w:r>
        <w:rPr>
          <w:rFonts w:eastAsiaTheme="minorEastAsia"/>
        </w:rPr>
        <w:t>Assuming that the temperature is uniform throughout the wire deforming region, varying with time</w:t>
      </w:r>
      <w:r w:rsidR="008F4772">
        <w:rPr>
          <w:rFonts w:eastAsiaTheme="minorEastAsia"/>
        </w:rPr>
        <w:t xml:space="preserve"> (relative position)</w:t>
      </w:r>
      <w:r>
        <w:rPr>
          <w:rFonts w:eastAsiaTheme="minorEastAsia"/>
        </w:rPr>
        <w:t xml:space="preserve"> but not with </w:t>
      </w:r>
      <w:r w:rsidR="008F4772">
        <w:rPr>
          <w:rFonts w:eastAsiaTheme="minorEastAsia"/>
        </w:rPr>
        <w:t xml:space="preserve">absolute </w:t>
      </w:r>
      <w:r>
        <w:rPr>
          <w:rFonts w:eastAsiaTheme="minorEastAsia"/>
        </w:rPr>
        <w:t xml:space="preserve">position, and a constant heat transfer coefficient; we can use the lumped capacitance model to obtain the change in temperature. </w:t>
      </w:r>
    </w:p>
    <w:p w14:paraId="791983F4" w14:textId="77777777" w:rsidR="00FB630D" w:rsidRDefault="00FB630D" w:rsidP="00FB630D">
      <w:r>
        <w:t>From newton’s law of cooling:</w:t>
      </w:r>
    </w:p>
    <w:p w14:paraId="62E81C61" w14:textId="77777777" w:rsidR="00FB630D" w:rsidRPr="00B376CA" w:rsidRDefault="00325B19" w:rsidP="00FB630D">
      <w:pPr>
        <w:jc w:val="center"/>
        <w:rPr>
          <w:rFonts w:eastAsiaTheme="minorEastAsia"/>
          <w:lang w:val="es-MX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Q</m:t>
              </m:r>
            </m:e>
          </m:acc>
          <m:r>
            <w:rPr>
              <w:rFonts w:ascii="Cambria Math" w:hAnsi="Cambria Math"/>
              <w:lang w:val="es-MX"/>
            </w:rPr>
            <m:t>=h*</m:t>
          </m:r>
          <m:r>
            <w:rPr>
              <w:rFonts w:ascii="Cambria Math" w:hAnsi="Cambria Math"/>
            </w:rPr>
            <m:t>A* (T(t)</m:t>
          </m:r>
          <m:r>
            <w:rPr>
              <w:rFonts w:ascii="Cambria Math" w:hAnsi="Cambria Math"/>
              <w:lang w:val="es-MX"/>
            </w:rPr>
            <m:t>-</m:t>
          </m:r>
          <m:r>
            <w:rPr>
              <w:rFonts w:ascii="Cambria Math" w:hAnsi="Cambria Math"/>
            </w:rPr>
            <m:t>T_env )=h*A*∆T(t)</m:t>
          </m:r>
        </m:oMath>
      </m:oMathPara>
    </w:p>
    <w:p w14:paraId="7D958F13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Where,</w:t>
      </w:r>
    </w:p>
    <w:p w14:paraId="6D9EC3EF" w14:textId="77777777" w:rsidR="00FB630D" w:rsidRDefault="00325B19" w:rsidP="00FB630D">
      <w:pPr>
        <w:rPr>
          <w:rFonts w:eastAsiaTheme="minorEastAsia"/>
        </w:rPr>
      </w:pPr>
      <m:oMath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</m:oMath>
      <w:r w:rsidR="00FB630D">
        <w:rPr>
          <w:rFonts w:eastAsiaTheme="minorEastAsia"/>
        </w:rPr>
        <w:t xml:space="preserve"> is the heat rate transfer out of the body</w:t>
      </w:r>
    </w:p>
    <w:p w14:paraId="7ECFA7B9" w14:textId="77777777" w:rsidR="00FB630D" w:rsidRPr="00B376CA" w:rsidRDefault="00FB630D" w:rsidP="00FB630D">
      <w:pPr>
        <w:rPr>
          <w:rFonts w:eastAsiaTheme="minorEastAsia"/>
        </w:rPr>
      </w:pP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 xml:space="preserve"> is the heat transfer coefficient </w:t>
      </w:r>
    </w:p>
    <w:p w14:paraId="7F6266CE" w14:textId="77777777" w:rsidR="00FB630D" w:rsidRDefault="00FB630D" w:rsidP="00FB630D">
      <w:pPr>
        <w:rPr>
          <w:rFonts w:eastAsiaTheme="minorEastAsia"/>
        </w:rPr>
      </w:pPr>
      <m:oMath>
        <m:r>
          <w:rPr>
            <w:rFonts w:ascii="Cambria Math" w:hAnsi="Cambria Math"/>
          </w:rPr>
          <m:t>A</m:t>
        </m:r>
      </m:oMath>
      <w:r>
        <w:rPr>
          <w:rFonts w:eastAsiaTheme="minorEastAsia"/>
        </w:rPr>
        <w:t xml:space="preserve"> is the heat transfer surface area</w:t>
      </w:r>
    </w:p>
    <w:p w14:paraId="7D0EDDC0" w14:textId="77777777" w:rsidR="00FB630D" w:rsidRDefault="00FB630D" w:rsidP="00FB630D">
      <w:pPr>
        <w:rPr>
          <w:rFonts w:eastAsiaTheme="minorEastAsia"/>
        </w:rPr>
      </w:pPr>
      <m:oMath>
        <m:r>
          <w:rPr>
            <w:rFonts w:ascii="Cambria Math" w:hAnsi="Cambria Math"/>
          </w:rPr>
          <m:t>T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 is the temperature of the object’s surface</w:t>
      </w:r>
    </w:p>
    <w:p w14:paraId="3E5E04C3" w14:textId="77777777" w:rsidR="00FB630D" w:rsidRDefault="00325B19" w:rsidP="00FB630D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env</m:t>
            </m:r>
          </m:sub>
        </m:sSub>
      </m:oMath>
      <w:r w:rsidR="00FB630D">
        <w:rPr>
          <w:rFonts w:eastAsiaTheme="minorEastAsia"/>
        </w:rPr>
        <w:t xml:space="preserve"> is the environment or room temperature</w:t>
      </w:r>
    </w:p>
    <w:p w14:paraId="37E989FA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 xml:space="preserve">In the case of an incompressible material with a total internal energy U characterized by a single uniform temperature T(t), The heat capacity of the body C is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dU</m:t>
            </m:r>
          </m:num>
          <m:den>
            <m:r>
              <w:rPr>
                <w:rFonts w:ascii="Cambria Math" w:eastAsiaTheme="minorEastAsia" w:hAnsi="Cambria Math"/>
              </w:rPr>
              <m:t>dT</m:t>
            </m:r>
          </m:den>
        </m:f>
      </m:oMath>
      <w:r>
        <w:rPr>
          <w:rFonts w:eastAsiaTheme="minorEastAsia"/>
        </w:rPr>
        <w:t xml:space="preserve"> .The internal energy may be written in terms of the temperature of the body, the heat capacitance and a reference temperature at which the internal energy is zero:</w:t>
      </w:r>
    </w:p>
    <w:p w14:paraId="155F0D32" w14:textId="77777777" w:rsidR="00FB630D" w:rsidRPr="004A7F8B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U=C(T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ref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7A89F4AD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Differentiating U with respect to time:</w:t>
      </w:r>
    </w:p>
    <w:p w14:paraId="197C95EC" w14:textId="77777777" w:rsidR="00FB630D" w:rsidRPr="00D9498D" w:rsidRDefault="00325B19" w:rsidP="00FB630D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U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C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T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</m:oMath>
      </m:oMathPara>
    </w:p>
    <w:p w14:paraId="5B9048FD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If no work is exerted, by the first law of thermodynamics:</w:t>
      </w:r>
    </w:p>
    <w:p w14:paraId="494CEBF9" w14:textId="77777777" w:rsidR="00FB630D" w:rsidRDefault="00325B19" w:rsidP="00FB630D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U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-Q</m:t>
          </m:r>
        </m:oMath>
      </m:oMathPara>
    </w:p>
    <w:p w14:paraId="27059609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Thus:</w:t>
      </w:r>
    </w:p>
    <w:p w14:paraId="1C59A44C" w14:textId="77777777" w:rsidR="00FB630D" w:rsidRDefault="00325B19" w:rsidP="00FB630D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T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hA</m:t>
              </m:r>
            </m:num>
            <m:den>
              <m:r>
                <w:rPr>
                  <w:rFonts w:ascii="Cambria Math" w:eastAsiaTheme="minorEastAsia" w:hAnsi="Cambria Math"/>
                </w:rPr>
                <m:t>C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nv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τ</m:t>
              </m:r>
            </m:den>
          </m:f>
          <m:r>
            <w:rPr>
              <w:rFonts w:ascii="Cambria Math" w:eastAsiaTheme="minorEastAsia" w:hAnsi="Cambria Math"/>
            </w:rPr>
            <m:t>∆T(t)</m:t>
          </m:r>
        </m:oMath>
      </m:oMathPara>
    </w:p>
    <w:p w14:paraId="3600C6F6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Where:</w:t>
      </w:r>
    </w:p>
    <w:p w14:paraId="56DD8C8E" w14:textId="77777777" w:rsidR="00FB630D" w:rsidRPr="003375A7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</m:t>
              </m:r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hA</m:t>
                  </m:r>
                </m:e>
              </m:d>
            </m:den>
          </m:f>
          <m:r>
            <w:rPr>
              <w:rFonts w:ascii="Cambria Math" w:eastAsiaTheme="minorEastAsia" w:hAnsi="Cambria Math"/>
            </w:rPr>
            <m:t xml:space="preserve">= 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c</m:t>
              </m:r>
            </m:num>
            <m:den>
              <m:r>
                <w:rPr>
                  <w:rFonts w:ascii="Cambria Math" w:eastAsiaTheme="minorEastAsia" w:hAnsi="Cambria Math"/>
                </w:rPr>
                <m:t>(hA)</m:t>
              </m:r>
            </m:den>
          </m:f>
        </m:oMath>
      </m:oMathPara>
    </w:p>
    <w:p w14:paraId="0C65FE7A" w14:textId="591C2FF6" w:rsidR="00FB630D" w:rsidRDefault="00FB630D" w:rsidP="00FB630D">
      <w:pPr>
        <w:rPr>
          <w:rFonts w:eastAsiaTheme="minorEastAsia"/>
        </w:rPr>
      </w:pPr>
      <w:proofErr w:type="gramStart"/>
      <w:r>
        <w:rPr>
          <w:rFonts w:eastAsiaTheme="minorEastAsia" w:cstheme="minorHAnsi"/>
        </w:rPr>
        <w:t>τ</w:t>
      </w:r>
      <w:proofErr w:type="gramEnd"/>
      <w:r w:rsidR="00325B19">
        <w:rPr>
          <w:rFonts w:eastAsiaTheme="minorEastAsia"/>
        </w:rPr>
        <w:t xml:space="preserve"> </w:t>
      </w:r>
      <w:r>
        <w:rPr>
          <w:rFonts w:eastAsiaTheme="minorEastAsia"/>
        </w:rPr>
        <w:t xml:space="preserve">is the time constant of the system </w:t>
      </w:r>
    </w:p>
    <w:p w14:paraId="3FE04E76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C is the heat capacity</w:t>
      </w:r>
    </w:p>
    <w:p w14:paraId="1B2ECAED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m is the mass of the material</w:t>
      </w:r>
    </w:p>
    <w:p w14:paraId="6D2BB991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c is the material specific heat capacity</w:t>
      </w:r>
    </w:p>
    <w:p w14:paraId="417AD6DA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 xml:space="preserve">When the environmental temperature is constant with time, we can define </w:t>
      </w:r>
      <m:oMath>
        <m:r>
          <w:rPr>
            <w:rFonts w:ascii="Cambria Math" w:eastAsiaTheme="minorEastAsia" w:hAnsi="Cambria Math"/>
          </w:rPr>
          <m:t>∆T(t)=T(t)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env</m:t>
            </m:r>
          </m:sub>
        </m:sSub>
      </m:oMath>
      <w:r>
        <w:rPr>
          <w:rFonts w:eastAsiaTheme="minorEastAsia"/>
        </w:rPr>
        <w:t xml:space="preserve"> and the equation becomes:</w:t>
      </w:r>
    </w:p>
    <w:p w14:paraId="209147AF" w14:textId="52A9BA59" w:rsidR="00FB630D" w:rsidRPr="00977B8B" w:rsidRDefault="00325B19" w:rsidP="00FB630D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T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 xml:space="preserve">= 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∆T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τ</m:t>
              </m:r>
            </m:den>
          </m:f>
          <m:r>
            <w:rPr>
              <w:rFonts w:ascii="Cambria Math" w:eastAsiaTheme="minorEastAsia" w:hAnsi="Cambria Math"/>
            </w:rPr>
            <m:t>∆T(t)</m:t>
          </m:r>
        </m:oMath>
      </m:oMathPara>
    </w:p>
    <w:p w14:paraId="0077B9ED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Which solution by integration from the initial condition is:</w:t>
      </w:r>
    </w:p>
    <w:p w14:paraId="0C24792A" w14:textId="77777777" w:rsidR="00FB630D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∆T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 ∆T(0)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t/τ</m:t>
              </m:r>
            </m:sup>
          </m:sSup>
        </m:oMath>
      </m:oMathPara>
    </w:p>
    <w:p w14:paraId="6E48FF59" w14:textId="77777777" w:rsidR="00FB630D" w:rsidRPr="00D7575B" w:rsidRDefault="00FB630D" w:rsidP="00FB630D">
      <w:pPr>
        <w:rPr>
          <w:rFonts w:eastAsiaTheme="minorEastAsia" w:cstheme="minorHAnsi"/>
        </w:rPr>
      </w:pPr>
      <w:r>
        <w:rPr>
          <w:rFonts w:eastAsiaTheme="minorEastAsia"/>
        </w:rPr>
        <w:t xml:space="preserve">Where </w:t>
      </w:r>
      <w:r>
        <w:rPr>
          <w:rFonts w:eastAsiaTheme="minorEastAsia" w:cstheme="minorHAnsi"/>
        </w:rPr>
        <w:t>ΔT</w:t>
      </w:r>
      <w:bookmarkStart w:id="1" w:name="_GoBack"/>
      <w:bookmarkEnd w:id="1"/>
      <w:r>
        <w:rPr>
          <w:rFonts w:eastAsiaTheme="minorEastAsia" w:cstheme="minorHAnsi"/>
        </w:rPr>
        <w:t>(0) is the temperature difference at time 0, and to obtain the temperature at a given time t:</w:t>
      </w:r>
    </w:p>
    <w:p w14:paraId="0178DC6E" w14:textId="77777777" w:rsidR="00FB630D" w:rsidRPr="005562BA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T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env</m:t>
              </m:r>
            </m:sub>
          </m:sSub>
          <m:r>
            <w:rPr>
              <w:rFonts w:ascii="Cambria Math" w:eastAsiaTheme="minorEastAsia" w:hAnsi="Cambria Math"/>
            </w:rPr>
            <m:t>+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env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f>
                <m:fPr>
                  <m:type m:val="skw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-t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τ</m:t>
                  </m:r>
                </m:den>
              </m:f>
            </m:sup>
          </m:sSup>
        </m:oMath>
      </m:oMathPara>
    </w:p>
    <w:p w14:paraId="14AD10CD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Which becomes a function of the time and the heat transfer surface area.</w:t>
      </w:r>
    </w:p>
    <w:p w14:paraId="4E6A3BB9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lastRenderedPageBreak/>
        <w:t>If we assume that the region of interest from the wire it’s a cylinder-shaped region with constant volume, we can obtain the change in surface area with respect to the change in length.</w:t>
      </w:r>
    </w:p>
    <w:p w14:paraId="5C8216D6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The volume of a cylinder is given by:</w:t>
      </w:r>
    </w:p>
    <w:p w14:paraId="05B3042F" w14:textId="77777777" w:rsidR="00FB630D" w:rsidRPr="002D0BE7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V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πr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L</m:t>
          </m:r>
        </m:oMath>
      </m:oMathPara>
    </w:p>
    <w:p w14:paraId="3FB43CE4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Where,</w:t>
      </w:r>
    </w:p>
    <w:p w14:paraId="0090CB0D" w14:textId="77777777" w:rsidR="00FB630D" w:rsidRDefault="00FB630D" w:rsidP="00FB630D">
      <w:pPr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 xml:space="preserve"> is the radius</w:t>
      </w:r>
    </w:p>
    <w:p w14:paraId="4DCA6B7E" w14:textId="77777777" w:rsidR="00FB630D" w:rsidRDefault="00FB630D" w:rsidP="00FB630D">
      <w:pPr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L</m:t>
        </m:r>
      </m:oMath>
      <w:r>
        <w:rPr>
          <w:rFonts w:eastAsiaTheme="minorEastAsia"/>
        </w:rPr>
        <w:t xml:space="preserve"> is the length of the wire</w:t>
      </w:r>
    </w:p>
    <w:p w14:paraId="698A9C56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Solving for the radius we get:</w:t>
      </w:r>
    </w:p>
    <w:p w14:paraId="059C7333" w14:textId="77777777" w:rsidR="00FB630D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r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V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πL</m:t>
                  </m:r>
                </m:den>
              </m:f>
            </m:e>
          </m:rad>
        </m:oMath>
      </m:oMathPara>
    </w:p>
    <w:p w14:paraId="5DFC2AD7" w14:textId="545EC8B0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 xml:space="preserve">The </w:t>
      </w:r>
      <w:r w:rsidR="004F6493">
        <w:rPr>
          <w:rFonts w:eastAsiaTheme="minorEastAsia"/>
        </w:rPr>
        <w:t xml:space="preserve">curved </w:t>
      </w:r>
      <w:r>
        <w:rPr>
          <w:rFonts w:eastAsiaTheme="minorEastAsia"/>
        </w:rPr>
        <w:t>surface area of the cylinder is given by:</w:t>
      </w:r>
    </w:p>
    <w:p w14:paraId="2E04669A" w14:textId="3CECA81A" w:rsidR="00FB630D" w:rsidRPr="002D0BE7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A=2πrL</m:t>
          </m:r>
        </m:oMath>
      </m:oMathPara>
    </w:p>
    <w:p w14:paraId="79E0FC61" w14:textId="5056C499" w:rsidR="00FB630D" w:rsidRDefault="004F6493" w:rsidP="00FB630D">
      <w:pPr>
        <w:rPr>
          <w:rFonts w:eastAsiaTheme="minorEastAsia"/>
        </w:rPr>
      </w:pPr>
      <w:r>
        <w:rPr>
          <w:rFonts w:eastAsiaTheme="minorEastAsia"/>
        </w:rPr>
        <w:t>and so</w:t>
      </w:r>
      <w:r w:rsidR="00FB630D">
        <w:rPr>
          <w:rFonts w:eastAsiaTheme="minorEastAsia"/>
        </w:rPr>
        <w:t>:</w:t>
      </w:r>
    </w:p>
    <w:p w14:paraId="473F1EA8" w14:textId="77777777" w:rsidR="00FB630D" w:rsidRPr="00A901EA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r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A</m:t>
              </m:r>
            </m:num>
            <m:den>
              <m:r>
                <w:rPr>
                  <w:rFonts w:ascii="Cambria Math" w:eastAsiaTheme="minorEastAsia" w:hAnsi="Cambria Math"/>
                </w:rPr>
                <m:t>2πr</m:t>
              </m:r>
            </m:den>
          </m:f>
        </m:oMath>
      </m:oMathPara>
    </w:p>
    <w:p w14:paraId="5B87F1F7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So we can stablish:</w:t>
      </w:r>
    </w:p>
    <w:p w14:paraId="095A6FE5" w14:textId="77777777" w:rsidR="00FB630D" w:rsidRPr="00A901EA" w:rsidRDefault="00325B19" w:rsidP="00FB630D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A</m:t>
              </m:r>
            </m:num>
            <m:den>
              <m:r>
                <w:rPr>
                  <w:rFonts w:ascii="Cambria Math" w:eastAsiaTheme="minorEastAsia" w:hAnsi="Cambria Math"/>
                </w:rPr>
                <m:t>2πr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V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πL</m:t>
                  </m:r>
                </m:den>
              </m:f>
            </m:e>
          </m:rad>
        </m:oMath>
      </m:oMathPara>
    </w:p>
    <w:p w14:paraId="6D834B87" w14:textId="77777777" w:rsidR="00FB630D" w:rsidRDefault="00FB630D" w:rsidP="00FB630D">
      <w:pPr>
        <w:rPr>
          <w:rFonts w:eastAsiaTheme="minorEastAsia"/>
        </w:rPr>
      </w:pPr>
      <w:r>
        <w:rPr>
          <w:rFonts w:eastAsiaTheme="minorEastAsia"/>
        </w:rPr>
        <w:t>Finally:</w:t>
      </w:r>
    </w:p>
    <w:p w14:paraId="60F561BE" w14:textId="2BC10BFB" w:rsidR="00FB630D" w:rsidRPr="00A901EA" w:rsidRDefault="00FB630D" w:rsidP="00FB630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A=2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πLV</m:t>
              </m:r>
            </m:e>
          </m:rad>
        </m:oMath>
      </m:oMathPara>
    </w:p>
    <w:p w14:paraId="1C963072" w14:textId="77777777" w:rsidR="004F6493" w:rsidRDefault="004F6493" w:rsidP="00FB630D">
      <w:pPr>
        <w:jc w:val="both"/>
        <w:rPr>
          <w:rFonts w:eastAsiaTheme="minorEastAsia"/>
        </w:rPr>
      </w:pPr>
    </w:p>
    <w:p w14:paraId="40B39ED9" w14:textId="16141C81" w:rsidR="00FB630D" w:rsidRDefault="00FB630D" w:rsidP="00FB630D">
      <w:pPr>
        <w:jc w:val="both"/>
        <w:rPr>
          <w:rFonts w:eastAsiaTheme="minorEastAsia"/>
        </w:rPr>
      </w:pPr>
      <w:r>
        <w:rPr>
          <w:rFonts w:eastAsiaTheme="minorEastAsia"/>
        </w:rPr>
        <w:t>Where the volume (V) is constant and the length (L) varies with time.</w:t>
      </w:r>
    </w:p>
    <w:p w14:paraId="0AA18055" w14:textId="2C8E8A44" w:rsidR="005F1FFB" w:rsidRDefault="005F1FFB"/>
    <w:p w14:paraId="35B05367" w14:textId="27510786" w:rsidR="00FB630D" w:rsidRPr="00484E31" w:rsidRDefault="00FB630D" w:rsidP="00FB630D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pplementary Method 1.</w:t>
      </w:r>
    </w:p>
    <w:p w14:paraId="487C6504" w14:textId="77777777" w:rsidR="00FB630D" w:rsidRDefault="00FB630D" w:rsidP="00FB630D">
      <w:pPr>
        <w:jc w:val="both"/>
        <w:rPr>
          <w:rFonts w:ascii="Times New Roman" w:hAnsi="Times New Roman" w:cs="Times New Roman"/>
        </w:rPr>
      </w:pPr>
      <w:r w:rsidRPr="0031523B">
        <w:rPr>
          <w:rFonts w:ascii="Times New Roman" w:hAnsi="Times New Roman" w:cs="Times New Roman"/>
          <w:noProof/>
        </w:rPr>
        <w:drawing>
          <wp:inline distT="0" distB="0" distL="0" distR="0" wp14:anchorId="0C655F19" wp14:editId="4D7EA2F6">
            <wp:extent cx="3307404" cy="254039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8318" cy="2564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22531" w14:textId="1083995F" w:rsidR="00FB630D" w:rsidRPr="00251652" w:rsidRDefault="00FB630D" w:rsidP="0025165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Figure 1. Temperature profile of wire annealing treatment. </w:t>
      </w:r>
      <w:r>
        <w:rPr>
          <w:rFonts w:ascii="Times New Roman" w:hAnsi="Times New Roman" w:cs="Times New Roman"/>
        </w:rPr>
        <w:t xml:space="preserve">Salt bath is preheated to 60 K above the calorimetric cooling glass transition temperature (683 K) for at least an hour. Sample wires are submerged in the salt bath for 180 s before being retrieved and allowed to air cool. </w:t>
      </w:r>
    </w:p>
    <w:p w14:paraId="3C34BA3C" w14:textId="77777777" w:rsidR="008E7A0D" w:rsidRPr="008E7A0D" w:rsidRDefault="00484E31" w:rsidP="008E7A0D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E7A0D" w:rsidRPr="008E7A0D">
        <w:t>1.</w:t>
      </w:r>
      <w:r w:rsidR="008E7A0D" w:rsidRPr="008E7A0D">
        <w:tab/>
        <w:t xml:space="preserve">Tong, Y., et al., </w:t>
      </w:r>
      <w:r w:rsidR="008E7A0D" w:rsidRPr="008E7A0D">
        <w:rPr>
          <w:i/>
        </w:rPr>
        <w:t>Recovering compressive plasticity of bulk metallic glasses by high-temperature creep.</w:t>
      </w:r>
      <w:r w:rsidR="008E7A0D" w:rsidRPr="008E7A0D">
        <w:t xml:space="preserve"> Scripta Materialia, 2013. </w:t>
      </w:r>
      <w:r w:rsidR="008E7A0D" w:rsidRPr="008E7A0D">
        <w:rPr>
          <w:b/>
        </w:rPr>
        <w:t>69</w:t>
      </w:r>
      <w:r w:rsidR="008E7A0D" w:rsidRPr="008E7A0D">
        <w:t>(8): p. 570-573.</w:t>
      </w:r>
    </w:p>
    <w:p w14:paraId="2FB2EFAD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.</w:t>
      </w:r>
      <w:r w:rsidRPr="008E7A0D">
        <w:tab/>
        <w:t xml:space="preserve">Tong, Y., et al., </w:t>
      </w:r>
      <w:r w:rsidRPr="008E7A0D">
        <w:rPr>
          <w:i/>
        </w:rPr>
        <w:t>Mechanical rejuvenation in bulk metallic glass induced by thermo-mechanical creep.</w:t>
      </w:r>
      <w:r w:rsidRPr="008E7A0D">
        <w:t xml:space="preserve"> Acta Materialia, 2018. </w:t>
      </w:r>
      <w:r w:rsidRPr="008E7A0D">
        <w:rPr>
          <w:b/>
        </w:rPr>
        <w:t>148</w:t>
      </w:r>
      <w:r w:rsidRPr="008E7A0D">
        <w:t>: p. 384-390.</w:t>
      </w:r>
    </w:p>
    <w:p w14:paraId="15952903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.</w:t>
      </w:r>
      <w:r w:rsidRPr="008E7A0D">
        <w:tab/>
        <w:t xml:space="preserve">Lee, J.-C., </w:t>
      </w:r>
      <w:r w:rsidRPr="008E7A0D">
        <w:rPr>
          <w:i/>
        </w:rPr>
        <w:t>Calorimetric study of β-relaxation in an amorphous alloy: An experimental technique for measuring the activation energy for shear transformation.</w:t>
      </w:r>
      <w:r w:rsidRPr="008E7A0D">
        <w:t xml:space="preserve"> Intermetallics, 2014. </w:t>
      </w:r>
      <w:r w:rsidRPr="008E7A0D">
        <w:rPr>
          <w:b/>
        </w:rPr>
        <w:t>44</w:t>
      </w:r>
      <w:r w:rsidRPr="008E7A0D">
        <w:t>: p. 116-120.</w:t>
      </w:r>
    </w:p>
    <w:p w14:paraId="31F8CF3C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.</w:t>
      </w:r>
      <w:r w:rsidRPr="008E7A0D">
        <w:tab/>
        <w:t xml:space="preserve">Zhang, M., et al., </w:t>
      </w:r>
      <w:r w:rsidRPr="008E7A0D">
        <w:rPr>
          <w:i/>
        </w:rPr>
        <w:t>Mechanical relaxation-to-rejuvenation transition in a Zr-based bulk metallic glass.</w:t>
      </w:r>
      <w:r w:rsidRPr="008E7A0D">
        <w:t xml:space="preserve"> Scientific Reports, 2017. </w:t>
      </w:r>
      <w:r w:rsidRPr="008E7A0D">
        <w:rPr>
          <w:b/>
        </w:rPr>
        <w:t>7</w:t>
      </w:r>
      <w:r w:rsidRPr="008E7A0D">
        <w:t>(1): p. 1-12.</w:t>
      </w:r>
    </w:p>
    <w:p w14:paraId="25556B4D" w14:textId="77777777" w:rsidR="008E7A0D" w:rsidRPr="008E7A0D" w:rsidRDefault="008E7A0D" w:rsidP="008E7A0D">
      <w:pPr>
        <w:pStyle w:val="EndNoteBibliography"/>
        <w:ind w:left="720" w:hanging="720"/>
      </w:pPr>
      <w:r w:rsidRPr="008E7A0D">
        <w:t>5.</w:t>
      </w:r>
      <w:r w:rsidRPr="008E7A0D">
        <w:tab/>
        <w:t xml:space="preserve">Ding, G., et al., </w:t>
      </w:r>
      <w:r w:rsidRPr="008E7A0D">
        <w:rPr>
          <w:i/>
        </w:rPr>
        <w:t>Ultrafast extreme rejuvenation of metallic glasses by shock compression.</w:t>
      </w:r>
      <w:r w:rsidRPr="008E7A0D">
        <w:t xml:space="preserve"> Science advances, 2019. </w:t>
      </w:r>
      <w:r w:rsidRPr="008E7A0D">
        <w:rPr>
          <w:b/>
        </w:rPr>
        <w:t>5</w:t>
      </w:r>
      <w:r w:rsidRPr="008E7A0D">
        <w:t>(8): p. eaaw6249.</w:t>
      </w:r>
    </w:p>
    <w:p w14:paraId="42746928" w14:textId="77777777" w:rsidR="008E7A0D" w:rsidRPr="008E7A0D" w:rsidRDefault="008E7A0D" w:rsidP="008E7A0D">
      <w:pPr>
        <w:pStyle w:val="EndNoteBibliography"/>
        <w:ind w:left="720" w:hanging="720"/>
      </w:pPr>
      <w:r w:rsidRPr="008E7A0D">
        <w:t>6.</w:t>
      </w:r>
      <w:r w:rsidRPr="008E7A0D">
        <w:tab/>
        <w:t xml:space="preserve">Martinez, R., G. Kumar, and J. Schroers, </w:t>
      </w:r>
      <w:r w:rsidRPr="008E7A0D">
        <w:rPr>
          <w:i/>
        </w:rPr>
        <w:t>Hot rolling of bulk metallic glass in its supercooled liquid region.</w:t>
      </w:r>
      <w:r w:rsidRPr="008E7A0D">
        <w:t xml:space="preserve"> Scripta Materialia, 2008. </w:t>
      </w:r>
      <w:r w:rsidRPr="008E7A0D">
        <w:rPr>
          <w:b/>
        </w:rPr>
        <w:t>59</w:t>
      </w:r>
      <w:r w:rsidRPr="008E7A0D">
        <w:t>(2): p. 187-190.</w:t>
      </w:r>
    </w:p>
    <w:p w14:paraId="7789CE13" w14:textId="77777777" w:rsidR="008E7A0D" w:rsidRPr="008E7A0D" w:rsidRDefault="008E7A0D" w:rsidP="008E7A0D">
      <w:pPr>
        <w:pStyle w:val="EndNoteBibliography"/>
        <w:ind w:left="720" w:hanging="720"/>
      </w:pPr>
      <w:r w:rsidRPr="008E7A0D">
        <w:t>7.</w:t>
      </w:r>
      <w:r w:rsidRPr="008E7A0D">
        <w:tab/>
        <w:t xml:space="preserve">Zhang, L., et al., </w:t>
      </w:r>
      <w:r w:rsidRPr="008E7A0D">
        <w:rPr>
          <w:i/>
        </w:rPr>
        <w:t>Rejuvenated metallic glass strips produced via twin-roll casting.</w:t>
      </w:r>
      <w:r w:rsidRPr="008E7A0D">
        <w:t xml:space="preserve"> Journal of Materials Science &amp; Technology, 2020. </w:t>
      </w:r>
      <w:r w:rsidRPr="008E7A0D">
        <w:rPr>
          <w:b/>
        </w:rPr>
        <w:t>38</w:t>
      </w:r>
      <w:r w:rsidRPr="008E7A0D">
        <w:t>: p. 73-79.</w:t>
      </w:r>
    </w:p>
    <w:p w14:paraId="141AD2F1" w14:textId="77777777" w:rsidR="008E7A0D" w:rsidRPr="008E7A0D" w:rsidRDefault="008E7A0D" w:rsidP="008E7A0D">
      <w:pPr>
        <w:pStyle w:val="EndNoteBibliography"/>
        <w:ind w:left="720" w:hanging="720"/>
      </w:pPr>
      <w:r w:rsidRPr="008E7A0D">
        <w:t>8.</w:t>
      </w:r>
      <w:r w:rsidRPr="008E7A0D">
        <w:tab/>
        <w:t xml:space="preserve">Pan, J., et al., </w:t>
      </w:r>
      <w:r w:rsidRPr="008E7A0D">
        <w:rPr>
          <w:i/>
        </w:rPr>
        <w:t>Strain-hardening and suppression of shear-banding in rejuvenated bulk metallic glass.</w:t>
      </w:r>
      <w:r w:rsidRPr="008E7A0D">
        <w:t xml:space="preserve"> Nature, 2020. </w:t>
      </w:r>
      <w:r w:rsidRPr="008E7A0D">
        <w:rPr>
          <w:b/>
        </w:rPr>
        <w:t>578</w:t>
      </w:r>
      <w:r w:rsidRPr="008E7A0D">
        <w:t>(7796): p. 559-562.</w:t>
      </w:r>
    </w:p>
    <w:p w14:paraId="23B08E9F" w14:textId="77777777" w:rsidR="008E7A0D" w:rsidRPr="008E7A0D" w:rsidRDefault="008E7A0D" w:rsidP="008E7A0D">
      <w:pPr>
        <w:pStyle w:val="EndNoteBibliography"/>
        <w:ind w:left="720" w:hanging="720"/>
      </w:pPr>
      <w:r w:rsidRPr="008E7A0D">
        <w:t>9.</w:t>
      </w:r>
      <w:r w:rsidRPr="008E7A0D">
        <w:tab/>
        <w:t xml:space="preserve">Pan, J., et al., </w:t>
      </w:r>
      <w:r w:rsidRPr="008E7A0D">
        <w:rPr>
          <w:i/>
        </w:rPr>
        <w:t>Extreme rejuvenation and softening in a bulk metallic glass.</w:t>
      </w:r>
      <w:r w:rsidRPr="008E7A0D">
        <w:t xml:space="preserve"> Nature communications, 2018. </w:t>
      </w:r>
      <w:r w:rsidRPr="008E7A0D">
        <w:rPr>
          <w:b/>
        </w:rPr>
        <w:t>9</w:t>
      </w:r>
      <w:r w:rsidRPr="008E7A0D">
        <w:t>(1): p. 1-9.</w:t>
      </w:r>
    </w:p>
    <w:p w14:paraId="38C58630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0.</w:t>
      </w:r>
      <w:r w:rsidRPr="008E7A0D">
        <w:tab/>
        <w:t xml:space="preserve">Wang, C., et al., </w:t>
      </w:r>
      <w:r w:rsidRPr="008E7A0D">
        <w:rPr>
          <w:i/>
        </w:rPr>
        <w:t>High stored energy of metallic glasses induced by high pressure.</w:t>
      </w:r>
      <w:r w:rsidRPr="008E7A0D">
        <w:t xml:space="preserve"> Applied Physics Letters, 2017. </w:t>
      </w:r>
      <w:r w:rsidRPr="008E7A0D">
        <w:rPr>
          <w:b/>
        </w:rPr>
        <w:t>110</w:t>
      </w:r>
      <w:r w:rsidRPr="008E7A0D">
        <w:t>(11): p. 111901.</w:t>
      </w:r>
    </w:p>
    <w:p w14:paraId="479C341E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1.</w:t>
      </w:r>
      <w:r w:rsidRPr="008E7A0D">
        <w:tab/>
        <w:t xml:space="preserve">Meng, F., et al., </w:t>
      </w:r>
      <w:r w:rsidRPr="008E7A0D">
        <w:rPr>
          <w:i/>
        </w:rPr>
        <w:t>Reversible transition of deformation mode by structural rejuvenation and relaxation in bulk metallic glass.</w:t>
      </w:r>
      <w:r w:rsidRPr="008E7A0D">
        <w:t xml:space="preserve"> Applied Physics Letters, 2012. </w:t>
      </w:r>
      <w:r w:rsidRPr="008E7A0D">
        <w:rPr>
          <w:b/>
        </w:rPr>
        <w:t>101</w:t>
      </w:r>
      <w:r w:rsidRPr="008E7A0D">
        <w:t>(12): p. 121914.</w:t>
      </w:r>
    </w:p>
    <w:p w14:paraId="71D642BA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2.</w:t>
      </w:r>
      <w:r w:rsidRPr="008E7A0D">
        <w:tab/>
        <w:t xml:space="preserve">Wang, Y., et al., </w:t>
      </w:r>
      <w:r w:rsidRPr="008E7A0D">
        <w:rPr>
          <w:i/>
        </w:rPr>
        <w:t>Introducing a strain-hardening capability to improve the ductility of bulk metallic glasses via severe plastic deformation.</w:t>
      </w:r>
      <w:r w:rsidRPr="008E7A0D">
        <w:t xml:space="preserve"> Acta materialia, 2012. </w:t>
      </w:r>
      <w:r w:rsidRPr="008E7A0D">
        <w:rPr>
          <w:b/>
        </w:rPr>
        <w:t>60</w:t>
      </w:r>
      <w:r w:rsidRPr="008E7A0D">
        <w:t>(1): p. 253-260.</w:t>
      </w:r>
    </w:p>
    <w:p w14:paraId="55E3ABC4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3.</w:t>
      </w:r>
      <w:r w:rsidRPr="008E7A0D">
        <w:tab/>
        <w:t xml:space="preserve">Packard, C., L. Witmer, and C. Schuh, </w:t>
      </w:r>
      <w:r w:rsidRPr="008E7A0D">
        <w:rPr>
          <w:i/>
        </w:rPr>
        <w:t>Hardening of a metallic glass during cyclic loading in the elastic range.</w:t>
      </w:r>
      <w:r w:rsidRPr="008E7A0D">
        <w:t xml:space="preserve"> Applied Physics Letters, 2008. </w:t>
      </w:r>
      <w:r w:rsidRPr="008E7A0D">
        <w:rPr>
          <w:b/>
        </w:rPr>
        <w:t>92</w:t>
      </w:r>
      <w:r w:rsidRPr="008E7A0D">
        <w:t>(17): p. 171911.</w:t>
      </w:r>
    </w:p>
    <w:p w14:paraId="3FB7DDF7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4.</w:t>
      </w:r>
      <w:r w:rsidRPr="008E7A0D">
        <w:tab/>
        <w:t xml:space="preserve">Lee, S.-C., et al., </w:t>
      </w:r>
      <w:r w:rsidRPr="008E7A0D">
        <w:rPr>
          <w:i/>
        </w:rPr>
        <w:t>Microstructural evolution of an elastostatically compressed amorphous alloy and its influence on the mechanical properties.</w:t>
      </w:r>
      <w:r w:rsidRPr="008E7A0D">
        <w:t xml:space="preserve"> Scripta Materialia, 2008. </w:t>
      </w:r>
      <w:r w:rsidRPr="008E7A0D">
        <w:rPr>
          <w:b/>
        </w:rPr>
        <w:t>58</w:t>
      </w:r>
      <w:r w:rsidRPr="008E7A0D">
        <w:t>(7): p. 591-594.</w:t>
      </w:r>
    </w:p>
    <w:p w14:paraId="34FBD9B9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5.</w:t>
      </w:r>
      <w:r w:rsidRPr="008E7A0D">
        <w:tab/>
        <w:t xml:space="preserve">Küchemann, S. and R. Maaß, </w:t>
      </w:r>
      <w:r w:rsidRPr="008E7A0D">
        <w:rPr>
          <w:i/>
        </w:rPr>
        <w:t>Gamma relaxation in bulk metallic glasses.</w:t>
      </w:r>
      <w:r w:rsidRPr="008E7A0D">
        <w:t xml:space="preserve"> Scripta Materialia, 2017. </w:t>
      </w:r>
      <w:r w:rsidRPr="008E7A0D">
        <w:rPr>
          <w:b/>
        </w:rPr>
        <w:t>137</w:t>
      </w:r>
      <w:r w:rsidRPr="008E7A0D">
        <w:t>: p. 5-8.</w:t>
      </w:r>
    </w:p>
    <w:p w14:paraId="6B462BEC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6.</w:t>
      </w:r>
      <w:r w:rsidRPr="008E7A0D">
        <w:tab/>
        <w:t xml:space="preserve">Louzguine-Luzgin, D., et al., </w:t>
      </w:r>
      <w:r w:rsidRPr="008E7A0D">
        <w:rPr>
          <w:i/>
        </w:rPr>
        <w:t>On room-temperature quasi-elastic mechanical behaviour of bulk metallic glasses.</w:t>
      </w:r>
      <w:r w:rsidRPr="008E7A0D">
        <w:t xml:space="preserve"> Acta Materialia, 2017. </w:t>
      </w:r>
      <w:r w:rsidRPr="008E7A0D">
        <w:rPr>
          <w:b/>
        </w:rPr>
        <w:t>129</w:t>
      </w:r>
      <w:r w:rsidRPr="008E7A0D">
        <w:t>: p. 343-351.</w:t>
      </w:r>
    </w:p>
    <w:p w14:paraId="0F8B9575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7.</w:t>
      </w:r>
      <w:r w:rsidRPr="008E7A0D">
        <w:tab/>
        <w:t xml:space="preserve">Liang, M., et al., </w:t>
      </w:r>
      <w:r w:rsidRPr="008E7A0D">
        <w:rPr>
          <w:i/>
        </w:rPr>
        <w:t>Effect of laser shock peening and its size-dependence on the compressive plasticity of Zr-based bulk metallic glass.</w:t>
      </w:r>
      <w:r w:rsidRPr="008E7A0D">
        <w:t xml:space="preserve"> Journal of Materials Processing Technology, 2018. </w:t>
      </w:r>
      <w:r w:rsidRPr="008E7A0D">
        <w:rPr>
          <w:b/>
        </w:rPr>
        <w:t>251</w:t>
      </w:r>
      <w:r w:rsidRPr="008E7A0D">
        <w:t>: p. 47-53.</w:t>
      </w:r>
    </w:p>
    <w:p w14:paraId="687BD032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8.</w:t>
      </w:r>
      <w:r w:rsidRPr="008E7A0D">
        <w:tab/>
        <w:t xml:space="preserve">Cao, Y., et al., </w:t>
      </w:r>
      <w:r w:rsidRPr="008E7A0D">
        <w:rPr>
          <w:i/>
        </w:rPr>
        <w:t>Laser shock peening on Zr-based bulk metallic glass and its effect on plasticity: experiment and modeling.</w:t>
      </w:r>
      <w:r w:rsidRPr="008E7A0D">
        <w:t xml:space="preserve"> Scientific reports, 2015. </w:t>
      </w:r>
      <w:r w:rsidRPr="008E7A0D">
        <w:rPr>
          <w:b/>
        </w:rPr>
        <w:t>5</w:t>
      </w:r>
      <w:r w:rsidRPr="008E7A0D">
        <w:t>: p. 10789.</w:t>
      </w:r>
    </w:p>
    <w:p w14:paraId="1D23E80A" w14:textId="77777777" w:rsidR="008E7A0D" w:rsidRPr="008E7A0D" w:rsidRDefault="008E7A0D" w:rsidP="008E7A0D">
      <w:pPr>
        <w:pStyle w:val="EndNoteBibliography"/>
        <w:ind w:left="720" w:hanging="720"/>
      </w:pPr>
      <w:r w:rsidRPr="008E7A0D">
        <w:t>19.</w:t>
      </w:r>
      <w:r w:rsidRPr="008E7A0D">
        <w:tab/>
        <w:t xml:space="preserve">Zhang, Y., W. Wang, and A. Greer, </w:t>
      </w:r>
      <w:r w:rsidRPr="008E7A0D">
        <w:rPr>
          <w:i/>
        </w:rPr>
        <w:t>Making metallic glasses plastic by control of residual stress.</w:t>
      </w:r>
      <w:r w:rsidRPr="008E7A0D">
        <w:t xml:space="preserve"> Nature materials, 2006. </w:t>
      </w:r>
      <w:r w:rsidRPr="008E7A0D">
        <w:rPr>
          <w:b/>
        </w:rPr>
        <w:t>5</w:t>
      </w:r>
      <w:r w:rsidRPr="008E7A0D">
        <w:t>(11): p. 857-860.</w:t>
      </w:r>
    </w:p>
    <w:p w14:paraId="2FAACF2E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0.</w:t>
      </w:r>
      <w:r w:rsidRPr="008E7A0D">
        <w:tab/>
        <w:t xml:space="preserve">Concustell, A., et al., </w:t>
      </w:r>
      <w:r w:rsidRPr="008E7A0D">
        <w:rPr>
          <w:i/>
        </w:rPr>
        <w:t>Structural relaxation and rejuvenation in a metallic glass induced by shot-peening.</w:t>
      </w:r>
      <w:r w:rsidRPr="008E7A0D">
        <w:t xml:space="preserve"> Philosophical Magazine Letters, 2009. </w:t>
      </w:r>
      <w:r w:rsidRPr="008E7A0D">
        <w:rPr>
          <w:b/>
        </w:rPr>
        <w:t>89</w:t>
      </w:r>
      <w:r w:rsidRPr="008E7A0D">
        <w:t>(12): p. 831-840.</w:t>
      </w:r>
    </w:p>
    <w:p w14:paraId="58E75A97" w14:textId="77777777" w:rsidR="008E7A0D" w:rsidRPr="008E7A0D" w:rsidRDefault="008E7A0D" w:rsidP="008E7A0D">
      <w:pPr>
        <w:pStyle w:val="EndNoteBibliography"/>
        <w:ind w:left="720" w:hanging="720"/>
      </w:pPr>
      <w:r w:rsidRPr="008E7A0D">
        <w:lastRenderedPageBreak/>
        <w:t>21.</w:t>
      </w:r>
      <w:r w:rsidRPr="008E7A0D">
        <w:tab/>
        <w:t xml:space="preserve">Ketov, S., et al., </w:t>
      </w:r>
      <w:r w:rsidRPr="008E7A0D">
        <w:rPr>
          <w:i/>
        </w:rPr>
        <w:t>Rejuvenation of metallic glasses by non-affine thermal strain.</w:t>
      </w:r>
      <w:r w:rsidRPr="008E7A0D">
        <w:t xml:space="preserve"> Nature, 2015. </w:t>
      </w:r>
      <w:r w:rsidRPr="008E7A0D">
        <w:rPr>
          <w:b/>
        </w:rPr>
        <w:t>524</w:t>
      </w:r>
      <w:r w:rsidRPr="008E7A0D">
        <w:t>(7564): p. 200-203.</w:t>
      </w:r>
    </w:p>
    <w:p w14:paraId="5025BBF0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2.</w:t>
      </w:r>
      <w:r w:rsidRPr="008E7A0D">
        <w:tab/>
        <w:t xml:space="preserve">Guo, W., R. Yamada, and J. Saida, </w:t>
      </w:r>
      <w:r w:rsidRPr="008E7A0D">
        <w:rPr>
          <w:i/>
        </w:rPr>
        <w:t>Rejuvenation and plasticization of metallic glass by deep cryogenic cycling treatment.</w:t>
      </w:r>
      <w:r w:rsidRPr="008E7A0D">
        <w:t xml:space="preserve"> Intermetallics, 2018. </w:t>
      </w:r>
      <w:r w:rsidRPr="008E7A0D">
        <w:rPr>
          <w:b/>
        </w:rPr>
        <w:t>93</w:t>
      </w:r>
      <w:r w:rsidRPr="008E7A0D">
        <w:t>: p. 141-147.</w:t>
      </w:r>
    </w:p>
    <w:p w14:paraId="1B7332D2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3.</w:t>
      </w:r>
      <w:r w:rsidRPr="008E7A0D">
        <w:tab/>
        <w:t xml:space="preserve">Tong, Y., et al., </w:t>
      </w:r>
      <w:r w:rsidRPr="008E7A0D">
        <w:rPr>
          <w:i/>
        </w:rPr>
        <w:t>Structural rejuvenation in bulk metallic glasses.</w:t>
      </w:r>
      <w:r w:rsidRPr="008E7A0D">
        <w:t xml:space="preserve"> Acta Materialia, 2015. </w:t>
      </w:r>
      <w:r w:rsidRPr="008E7A0D">
        <w:rPr>
          <w:b/>
        </w:rPr>
        <w:t>86</w:t>
      </w:r>
      <w:r w:rsidRPr="008E7A0D">
        <w:t>: p. 240-246.</w:t>
      </w:r>
    </w:p>
    <w:p w14:paraId="7474BE03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4.</w:t>
      </w:r>
      <w:r w:rsidRPr="008E7A0D">
        <w:tab/>
        <w:t xml:space="preserve">Guo, W., et al., </w:t>
      </w:r>
      <w:r w:rsidRPr="008E7A0D">
        <w:rPr>
          <w:i/>
        </w:rPr>
        <w:t>Rejuvenation of Zr-based bulk metallic glass matrix composite upon deep cryogenic cycling.</w:t>
      </w:r>
      <w:r w:rsidRPr="008E7A0D">
        <w:t xml:space="preserve"> Materials Letters, 2019. </w:t>
      </w:r>
      <w:r w:rsidRPr="008E7A0D">
        <w:rPr>
          <w:b/>
        </w:rPr>
        <w:t>247</w:t>
      </w:r>
      <w:r w:rsidRPr="008E7A0D">
        <w:t>: p. 135-138.</w:t>
      </w:r>
    </w:p>
    <w:p w14:paraId="2FD44A6C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5.</w:t>
      </w:r>
      <w:r w:rsidRPr="008E7A0D">
        <w:tab/>
        <w:t xml:space="preserve">Ketkaew, J., et al., </w:t>
      </w:r>
      <w:r w:rsidRPr="008E7A0D">
        <w:rPr>
          <w:i/>
        </w:rPr>
        <w:t>The effect of thermal cycling on the fracture toughness of metallic glasses.</w:t>
      </w:r>
      <w:r w:rsidRPr="008E7A0D">
        <w:t xml:space="preserve"> Acta Materialia, 2020. </w:t>
      </w:r>
      <w:r w:rsidRPr="008E7A0D">
        <w:rPr>
          <w:b/>
        </w:rPr>
        <w:t>184</w:t>
      </w:r>
      <w:r w:rsidRPr="008E7A0D">
        <w:t>: p. 100-108.</w:t>
      </w:r>
    </w:p>
    <w:p w14:paraId="428146BB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6.</w:t>
      </w:r>
      <w:r w:rsidRPr="008E7A0D">
        <w:tab/>
        <w:t xml:space="preserve">Li, B.S., S.H. Xie, and J.J. Kruzic, </w:t>
      </w:r>
      <w:r w:rsidRPr="008E7A0D">
        <w:rPr>
          <w:i/>
        </w:rPr>
        <w:t>Toughness enhancement and heterogeneous softening of a cryogenically cycled Zr-Cu-Ni-Al-Nb bulk metallic glass.</w:t>
      </w:r>
      <w:r w:rsidRPr="008E7A0D">
        <w:t xml:space="preserve"> Acta Materialia, 2019. </w:t>
      </w:r>
      <w:r w:rsidRPr="008E7A0D">
        <w:rPr>
          <w:b/>
        </w:rPr>
        <w:t>176</w:t>
      </w:r>
      <w:r w:rsidRPr="008E7A0D">
        <w:t>: p. 278-288.</w:t>
      </w:r>
    </w:p>
    <w:p w14:paraId="7142607A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7.</w:t>
      </w:r>
      <w:r w:rsidRPr="008E7A0D">
        <w:tab/>
        <w:t xml:space="preserve">Takayama, S., </w:t>
      </w:r>
      <w:r w:rsidRPr="008E7A0D">
        <w:rPr>
          <w:i/>
        </w:rPr>
        <w:t>Drawing of Pd77. 5Cu6Si16. 5 metallic glass wires.</w:t>
      </w:r>
      <w:r w:rsidRPr="008E7A0D">
        <w:t xml:space="preserve"> Materials Science and Engineering, 1979. </w:t>
      </w:r>
      <w:r w:rsidRPr="008E7A0D">
        <w:rPr>
          <w:b/>
        </w:rPr>
        <w:t>38</w:t>
      </w:r>
      <w:r w:rsidRPr="008E7A0D">
        <w:t>(1): p. 41-48.</w:t>
      </w:r>
    </w:p>
    <w:p w14:paraId="237CC46F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8.</w:t>
      </w:r>
      <w:r w:rsidRPr="008E7A0D">
        <w:tab/>
        <w:t xml:space="preserve">Chen, H., </w:t>
      </w:r>
      <w:r w:rsidRPr="008E7A0D">
        <w:rPr>
          <w:i/>
        </w:rPr>
        <w:t>Stored energy in a cold‐rolled metallic glass.</w:t>
      </w:r>
      <w:r w:rsidRPr="008E7A0D">
        <w:t xml:space="preserve"> Applied Physics Letters, 1976. </w:t>
      </w:r>
      <w:r w:rsidRPr="008E7A0D">
        <w:rPr>
          <w:b/>
        </w:rPr>
        <w:t>29</w:t>
      </w:r>
      <w:r w:rsidRPr="008E7A0D">
        <w:t>(6): p. 328-330.</w:t>
      </w:r>
    </w:p>
    <w:p w14:paraId="52591DA1" w14:textId="77777777" w:rsidR="008E7A0D" w:rsidRPr="008E7A0D" w:rsidRDefault="008E7A0D" w:rsidP="008E7A0D">
      <w:pPr>
        <w:pStyle w:val="EndNoteBibliography"/>
        <w:ind w:left="720" w:hanging="720"/>
      </w:pPr>
      <w:r w:rsidRPr="008E7A0D">
        <w:t>29.</w:t>
      </w:r>
      <w:r w:rsidRPr="008E7A0D">
        <w:tab/>
        <w:t xml:space="preserve">Liu, J., et al., </w:t>
      </w:r>
      <w:r w:rsidRPr="008E7A0D">
        <w:rPr>
          <w:i/>
        </w:rPr>
        <w:t>Shear band evolution and hardness change in cold-rolled bulk metallic glasses.</w:t>
      </w:r>
      <w:r w:rsidRPr="008E7A0D">
        <w:t xml:space="preserve"> Acta materialia, 2010. </w:t>
      </w:r>
      <w:r w:rsidRPr="008E7A0D">
        <w:rPr>
          <w:b/>
        </w:rPr>
        <w:t>58</w:t>
      </w:r>
      <w:r w:rsidRPr="008E7A0D">
        <w:t>(14): p. 4827-4840.</w:t>
      </w:r>
    </w:p>
    <w:p w14:paraId="4141ADC6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0.</w:t>
      </w:r>
      <w:r w:rsidRPr="008E7A0D">
        <w:tab/>
        <w:t xml:space="preserve">Song, K., et al., </w:t>
      </w:r>
      <w:r w:rsidRPr="008E7A0D">
        <w:rPr>
          <w:i/>
        </w:rPr>
        <w:t>Significant tensile ductility induced by cold rolling in Cu47. 5Zr47. 5Al5 bulk metallic glass.</w:t>
      </w:r>
      <w:r w:rsidRPr="008E7A0D">
        <w:t xml:space="preserve"> Intermetallics, 2011. </w:t>
      </w:r>
      <w:r w:rsidRPr="008E7A0D">
        <w:rPr>
          <w:b/>
        </w:rPr>
        <w:t>19</w:t>
      </w:r>
      <w:r w:rsidRPr="008E7A0D">
        <w:t>(10): p. 1394-1398.</w:t>
      </w:r>
    </w:p>
    <w:p w14:paraId="14C16775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1.</w:t>
      </w:r>
      <w:r w:rsidRPr="008E7A0D">
        <w:tab/>
        <w:t xml:space="preserve">Yavari, A.R., et al., </w:t>
      </w:r>
      <w:r w:rsidRPr="008E7A0D">
        <w:rPr>
          <w:i/>
        </w:rPr>
        <w:t>Excess free volume in metallic glasses measured by X-ray diffraction.</w:t>
      </w:r>
      <w:r w:rsidRPr="008E7A0D">
        <w:t xml:space="preserve"> Acta Materialia, 2005. </w:t>
      </w:r>
      <w:r w:rsidRPr="008E7A0D">
        <w:rPr>
          <w:b/>
        </w:rPr>
        <w:t>53</w:t>
      </w:r>
      <w:r w:rsidRPr="008E7A0D">
        <w:t>(6): p. 1611-1619.</w:t>
      </w:r>
    </w:p>
    <w:p w14:paraId="2C347A61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2.</w:t>
      </w:r>
      <w:r w:rsidRPr="008E7A0D">
        <w:tab/>
        <w:t xml:space="preserve">Shao, H., et al., </w:t>
      </w:r>
      <w:r w:rsidRPr="008E7A0D">
        <w:rPr>
          <w:i/>
        </w:rPr>
        <w:t>High density of shear bands and enhanced free volume induced in Zr70Cu20Ni10 metallic glass by high-energy ball milling.</w:t>
      </w:r>
      <w:r w:rsidRPr="008E7A0D">
        <w:t xml:space="preserve"> Journal of alloys and compounds, 2013. </w:t>
      </w:r>
      <w:r w:rsidRPr="008E7A0D">
        <w:rPr>
          <w:b/>
        </w:rPr>
        <w:t>548</w:t>
      </w:r>
      <w:r w:rsidRPr="008E7A0D">
        <w:t>: p. 77-81.</w:t>
      </w:r>
    </w:p>
    <w:p w14:paraId="12A461CB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3.</w:t>
      </w:r>
      <w:r w:rsidRPr="008E7A0D">
        <w:tab/>
        <w:t xml:space="preserve">Gerling, R., F.-P. Schimansky, and R. Wagner, </w:t>
      </w:r>
      <w:r w:rsidRPr="008E7A0D">
        <w:rPr>
          <w:i/>
        </w:rPr>
        <w:t>Restoration of the ductility of thermally embrittled amorphous alloys under neutron-irradiation.</w:t>
      </w:r>
      <w:r w:rsidRPr="008E7A0D">
        <w:t xml:space="preserve"> Acta Metallurgica, 1987. </w:t>
      </w:r>
      <w:r w:rsidRPr="008E7A0D">
        <w:rPr>
          <w:b/>
        </w:rPr>
        <w:t>35</w:t>
      </w:r>
      <w:r w:rsidRPr="008E7A0D">
        <w:t>(5): p. 1001-1006.</w:t>
      </w:r>
    </w:p>
    <w:p w14:paraId="40682CF6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4.</w:t>
      </w:r>
      <w:r w:rsidRPr="008E7A0D">
        <w:tab/>
        <w:t xml:space="preserve">Baumer, R. and M. Demkowicz, </w:t>
      </w:r>
      <w:r w:rsidRPr="008E7A0D">
        <w:rPr>
          <w:i/>
        </w:rPr>
        <w:t>Radiation response of amorphous metal alloys: Subcascades, thermal spikes and super-quenched zones.</w:t>
      </w:r>
      <w:r w:rsidRPr="008E7A0D">
        <w:t xml:space="preserve"> Acta Materialia, 2015. </w:t>
      </w:r>
      <w:r w:rsidRPr="008E7A0D">
        <w:rPr>
          <w:b/>
        </w:rPr>
        <w:t>83</w:t>
      </w:r>
      <w:r w:rsidRPr="008E7A0D">
        <w:t>: p. 419-430.</w:t>
      </w:r>
    </w:p>
    <w:p w14:paraId="6854E275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5.</w:t>
      </w:r>
      <w:r w:rsidRPr="008E7A0D">
        <w:tab/>
        <w:t xml:space="preserve">Magagnosc, D.J., et al., </w:t>
      </w:r>
      <w:r w:rsidRPr="008E7A0D">
        <w:rPr>
          <w:i/>
        </w:rPr>
        <w:t>Tunable Tensile Ductility in Metallic Glasses.</w:t>
      </w:r>
      <w:r w:rsidRPr="008E7A0D">
        <w:t xml:space="preserve"> Scientific Reports, 2013. </w:t>
      </w:r>
      <w:r w:rsidRPr="008E7A0D">
        <w:rPr>
          <w:b/>
        </w:rPr>
        <w:t>3</w:t>
      </w:r>
      <w:r w:rsidRPr="008E7A0D">
        <w:t>.</w:t>
      </w:r>
    </w:p>
    <w:p w14:paraId="2F9E7A8F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6.</w:t>
      </w:r>
      <w:r w:rsidRPr="008E7A0D">
        <w:tab/>
        <w:t xml:space="preserve">Magagnosc, D.J., et al., </w:t>
      </w:r>
      <w:r w:rsidRPr="008E7A0D">
        <w:rPr>
          <w:i/>
        </w:rPr>
        <w:t>Effect of ion irradiation on tensile ductility, strength and fictive temperature in metallic glass nanowires.</w:t>
      </w:r>
      <w:r w:rsidRPr="008E7A0D">
        <w:t xml:space="preserve"> Acta Materialia, 2014. </w:t>
      </w:r>
      <w:r w:rsidRPr="008E7A0D">
        <w:rPr>
          <w:b/>
        </w:rPr>
        <w:t>74</w:t>
      </w:r>
      <w:r w:rsidRPr="008E7A0D">
        <w:t>: p. 165-182.</w:t>
      </w:r>
    </w:p>
    <w:p w14:paraId="776D895E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7.</w:t>
      </w:r>
      <w:r w:rsidRPr="008E7A0D">
        <w:tab/>
        <w:t xml:space="preserve">El-Shabasy, A.B. and J.J. Lewandowski, </w:t>
      </w:r>
      <w:r w:rsidRPr="008E7A0D">
        <w:rPr>
          <w:i/>
        </w:rPr>
        <w:t>Fatigue coaxing experiments on a Zr-based bulk-metallic glass.</w:t>
      </w:r>
      <w:r w:rsidRPr="008E7A0D">
        <w:t xml:space="preserve"> Scripta Materialia, 2010. </w:t>
      </w:r>
      <w:r w:rsidRPr="008E7A0D">
        <w:rPr>
          <w:b/>
        </w:rPr>
        <w:t>62</w:t>
      </w:r>
      <w:r w:rsidRPr="008E7A0D">
        <w:t>(7): p. 481-484.</w:t>
      </w:r>
    </w:p>
    <w:p w14:paraId="489EF337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8.</w:t>
      </w:r>
      <w:r w:rsidRPr="008E7A0D">
        <w:tab/>
        <w:t xml:space="preserve">Lee, C.-M., K.-W. Park, and J.-C. Lee, </w:t>
      </w:r>
      <w:r w:rsidRPr="008E7A0D">
        <w:rPr>
          <w:i/>
        </w:rPr>
        <w:t>Plasticity improvement of a bulk amorphous alloy based on its viscoelastic nature.</w:t>
      </w:r>
      <w:r w:rsidRPr="008E7A0D">
        <w:t xml:space="preserve"> Scripta materialia, 2008. </w:t>
      </w:r>
      <w:r w:rsidRPr="008E7A0D">
        <w:rPr>
          <w:b/>
        </w:rPr>
        <w:t>59</w:t>
      </w:r>
      <w:r w:rsidRPr="008E7A0D">
        <w:t>(8): p. 802-805.</w:t>
      </w:r>
    </w:p>
    <w:p w14:paraId="3DEF35E9" w14:textId="77777777" w:rsidR="008E7A0D" w:rsidRPr="008E7A0D" w:rsidRDefault="008E7A0D" w:rsidP="008E7A0D">
      <w:pPr>
        <w:pStyle w:val="EndNoteBibliography"/>
        <w:ind w:left="720" w:hanging="720"/>
      </w:pPr>
      <w:r w:rsidRPr="008E7A0D">
        <w:t>39.</w:t>
      </w:r>
      <w:r w:rsidRPr="008E7A0D">
        <w:tab/>
        <w:t xml:space="preserve">Tong, Y., et al., </w:t>
      </w:r>
      <w:r w:rsidRPr="008E7A0D">
        <w:rPr>
          <w:i/>
        </w:rPr>
        <w:t>Residual elastic strain induced by equal channel angular pressing on bulk metallic glasses.</w:t>
      </w:r>
      <w:r w:rsidRPr="008E7A0D">
        <w:t xml:space="preserve"> Acta materialia, 2013. </w:t>
      </w:r>
      <w:r w:rsidRPr="008E7A0D">
        <w:rPr>
          <w:b/>
        </w:rPr>
        <w:t>61</w:t>
      </w:r>
      <w:r w:rsidRPr="008E7A0D">
        <w:t>(4): p. 1204-1209.</w:t>
      </w:r>
    </w:p>
    <w:p w14:paraId="3B16832C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0.</w:t>
      </w:r>
      <w:r w:rsidRPr="008E7A0D">
        <w:tab/>
        <w:t xml:space="preserve">Pan, J., et al., </w:t>
      </w:r>
      <w:r w:rsidRPr="008E7A0D">
        <w:rPr>
          <w:i/>
        </w:rPr>
        <w:t>Strain-hardening and suppression of shear-banding in rejuvenated bulk metallic glass.</w:t>
      </w:r>
      <w:r w:rsidRPr="008E7A0D">
        <w:t xml:space="preserve"> Nature, 2020. </w:t>
      </w:r>
      <w:r w:rsidRPr="008E7A0D">
        <w:rPr>
          <w:b/>
        </w:rPr>
        <w:t>578</w:t>
      </w:r>
      <w:r w:rsidRPr="008E7A0D">
        <w:t>(7796): p. 559-+.</w:t>
      </w:r>
    </w:p>
    <w:p w14:paraId="10A363A7" w14:textId="77777777" w:rsidR="008E7A0D" w:rsidRPr="008E7A0D" w:rsidRDefault="008E7A0D" w:rsidP="008E7A0D">
      <w:pPr>
        <w:pStyle w:val="EndNoteBibliography"/>
        <w:ind w:left="720" w:hanging="720"/>
      </w:pPr>
      <w:r w:rsidRPr="008E7A0D">
        <w:lastRenderedPageBreak/>
        <w:t>41.</w:t>
      </w:r>
      <w:r w:rsidRPr="008E7A0D">
        <w:tab/>
        <w:t xml:space="preserve">Pan, J., et al., </w:t>
      </w:r>
      <w:r w:rsidRPr="008E7A0D">
        <w:rPr>
          <w:i/>
        </w:rPr>
        <w:t>Extreme rejuvenation and softening in a bulk metallic glass.</w:t>
      </w:r>
      <w:r w:rsidRPr="008E7A0D">
        <w:t xml:space="preserve"> Nature Communications, 2018. </w:t>
      </w:r>
      <w:r w:rsidRPr="008E7A0D">
        <w:rPr>
          <w:b/>
        </w:rPr>
        <w:t>9</w:t>
      </w:r>
      <w:r w:rsidRPr="008E7A0D">
        <w:t>.</w:t>
      </w:r>
    </w:p>
    <w:p w14:paraId="13719359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2.</w:t>
      </w:r>
      <w:r w:rsidRPr="008E7A0D">
        <w:tab/>
        <w:t xml:space="preserve">Wang, Z.T., et al., </w:t>
      </w:r>
      <w:r w:rsidRPr="008E7A0D">
        <w:rPr>
          <w:i/>
        </w:rPr>
        <w:t>Densification and Strain Hardening of a Metallic Glass under Tension at Room Temperature.</w:t>
      </w:r>
      <w:r w:rsidRPr="008E7A0D">
        <w:t xml:space="preserve"> Physical Review Letters, 2013. </w:t>
      </w:r>
      <w:r w:rsidRPr="008E7A0D">
        <w:rPr>
          <w:b/>
        </w:rPr>
        <w:t>111</w:t>
      </w:r>
      <w:r w:rsidRPr="008E7A0D">
        <w:t>(13).</w:t>
      </w:r>
    </w:p>
    <w:p w14:paraId="1EF1E11C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3.</w:t>
      </w:r>
      <w:r w:rsidRPr="008E7A0D">
        <w:tab/>
        <w:t xml:space="preserve">Wakeda, M., et al., </w:t>
      </w:r>
      <w:r w:rsidRPr="008E7A0D">
        <w:rPr>
          <w:i/>
        </w:rPr>
        <w:t>Controlled Rejuvenation of Amorphous Metals with Thermal Processing.</w:t>
      </w:r>
      <w:r w:rsidRPr="008E7A0D">
        <w:t xml:space="preserve"> Scientific Reports, 2015. </w:t>
      </w:r>
      <w:r w:rsidRPr="008E7A0D">
        <w:rPr>
          <w:b/>
        </w:rPr>
        <w:t>5</w:t>
      </w:r>
      <w:r w:rsidRPr="008E7A0D">
        <w:t>.</w:t>
      </w:r>
    </w:p>
    <w:p w14:paraId="25775871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4.</w:t>
      </w:r>
      <w:r w:rsidRPr="008E7A0D">
        <w:tab/>
        <w:t xml:space="preserve">Saida, J., et al., </w:t>
      </w:r>
      <w:r w:rsidRPr="008E7A0D">
        <w:rPr>
          <w:i/>
        </w:rPr>
        <w:t>Thermal rejuvenation in metallic glasses.</w:t>
      </w:r>
      <w:r w:rsidRPr="008E7A0D">
        <w:t xml:space="preserve"> Science and Technology of Advanced Materials, 2017. </w:t>
      </w:r>
      <w:r w:rsidRPr="008E7A0D">
        <w:rPr>
          <w:b/>
        </w:rPr>
        <w:t>18</w:t>
      </w:r>
      <w:r w:rsidRPr="008E7A0D">
        <w:t>(1): p. 152-162.</w:t>
      </w:r>
    </w:p>
    <w:p w14:paraId="71F08D01" w14:textId="77777777" w:rsidR="008E7A0D" w:rsidRPr="008E7A0D" w:rsidRDefault="008E7A0D" w:rsidP="008E7A0D">
      <w:pPr>
        <w:pStyle w:val="EndNoteBibliography"/>
        <w:ind w:left="720" w:hanging="720"/>
      </w:pPr>
      <w:r w:rsidRPr="008E7A0D">
        <w:t>45.</w:t>
      </w:r>
      <w:r w:rsidRPr="008E7A0D">
        <w:tab/>
        <w:t xml:space="preserve">Guo, W., et al., </w:t>
      </w:r>
      <w:r w:rsidRPr="008E7A0D">
        <w:rPr>
          <w:i/>
        </w:rPr>
        <w:t>Thermal Rejuvenation of an Mg-Based Metallic Glass.</w:t>
      </w:r>
      <w:r w:rsidRPr="008E7A0D">
        <w:t xml:space="preserve"> Metallurgical and Materials Transactions a-Physical Metallurgy and Materials Science, 2019. </w:t>
      </w:r>
      <w:r w:rsidRPr="008E7A0D">
        <w:rPr>
          <w:b/>
        </w:rPr>
        <w:t>50a</w:t>
      </w:r>
      <w:r w:rsidRPr="008E7A0D">
        <w:t>(3): p. 1125-1129.</w:t>
      </w:r>
    </w:p>
    <w:p w14:paraId="73F71EBF" w14:textId="701BCC9B" w:rsidR="00D41713" w:rsidRDefault="00484E31">
      <w:r>
        <w:fldChar w:fldCharType="end"/>
      </w:r>
    </w:p>
    <w:sectPr w:rsidR="00D41713" w:rsidSect="001D0B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EPSTIM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M0sgDSFuYWpuZmZko6SsGpxcWZ+XkgBRa1ANVmF4k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5fxpx96rwr26efvd1xrpe8awp5xdxazs2e&quot;&gt;BMGlibrarySeptember2020&lt;record-ids&gt;&lt;item&gt;44401&lt;/item&gt;&lt;item&gt;44917&lt;/item&gt;&lt;item&gt;47317&lt;/item&gt;&lt;item&gt;47320&lt;/item&gt;&lt;item&gt;47422&lt;/item&gt;&lt;item&gt;47428&lt;/item&gt;&lt;item&gt;47630&lt;/item&gt;&lt;item&gt;47635&lt;/item&gt;&lt;item&gt;47797&lt;/item&gt;&lt;item&gt;47808&lt;/item&gt;&lt;item&gt;47810&lt;/item&gt;&lt;item&gt;47813&lt;/item&gt;&lt;item&gt;47814&lt;/item&gt;&lt;item&gt;47815&lt;/item&gt;&lt;/record-ids&gt;&lt;/item&gt;&lt;/Libraries&gt;"/>
  </w:docVars>
  <w:rsids>
    <w:rsidRoot w:val="00C07159"/>
    <w:rsid w:val="0001150C"/>
    <w:rsid w:val="000327CF"/>
    <w:rsid w:val="0004627D"/>
    <w:rsid w:val="00091086"/>
    <w:rsid w:val="00092521"/>
    <w:rsid w:val="000D13FD"/>
    <w:rsid w:val="00147437"/>
    <w:rsid w:val="00166943"/>
    <w:rsid w:val="001701C8"/>
    <w:rsid w:val="00182849"/>
    <w:rsid w:val="0018432E"/>
    <w:rsid w:val="00194CBE"/>
    <w:rsid w:val="001D0B78"/>
    <w:rsid w:val="001E37A1"/>
    <w:rsid w:val="001E48A2"/>
    <w:rsid w:val="00206617"/>
    <w:rsid w:val="00251652"/>
    <w:rsid w:val="00266CCA"/>
    <w:rsid w:val="00270491"/>
    <w:rsid w:val="00281C4B"/>
    <w:rsid w:val="002B2986"/>
    <w:rsid w:val="002C6BEF"/>
    <w:rsid w:val="00320C26"/>
    <w:rsid w:val="00323FD1"/>
    <w:rsid w:val="00325B19"/>
    <w:rsid w:val="0034362F"/>
    <w:rsid w:val="0034374E"/>
    <w:rsid w:val="003956A7"/>
    <w:rsid w:val="003956E6"/>
    <w:rsid w:val="003A346F"/>
    <w:rsid w:val="003A53E4"/>
    <w:rsid w:val="003B6510"/>
    <w:rsid w:val="00464BA3"/>
    <w:rsid w:val="00484E31"/>
    <w:rsid w:val="004C0EF8"/>
    <w:rsid w:val="004C5680"/>
    <w:rsid w:val="004E2D5E"/>
    <w:rsid w:val="004F6493"/>
    <w:rsid w:val="005024D0"/>
    <w:rsid w:val="00513DB4"/>
    <w:rsid w:val="00550557"/>
    <w:rsid w:val="00570C3B"/>
    <w:rsid w:val="005725AD"/>
    <w:rsid w:val="00587AB6"/>
    <w:rsid w:val="005C2C62"/>
    <w:rsid w:val="005C3FC8"/>
    <w:rsid w:val="005F1FFB"/>
    <w:rsid w:val="006356ED"/>
    <w:rsid w:val="00657C12"/>
    <w:rsid w:val="006734E6"/>
    <w:rsid w:val="0067608F"/>
    <w:rsid w:val="006901B1"/>
    <w:rsid w:val="006A57AE"/>
    <w:rsid w:val="006F0039"/>
    <w:rsid w:val="0070165E"/>
    <w:rsid w:val="00706A5A"/>
    <w:rsid w:val="00727DC5"/>
    <w:rsid w:val="00764774"/>
    <w:rsid w:val="00784E69"/>
    <w:rsid w:val="00785914"/>
    <w:rsid w:val="007C7363"/>
    <w:rsid w:val="007E429F"/>
    <w:rsid w:val="0080386B"/>
    <w:rsid w:val="008A4B43"/>
    <w:rsid w:val="008C27B3"/>
    <w:rsid w:val="008C668B"/>
    <w:rsid w:val="008E7A0D"/>
    <w:rsid w:val="008F4772"/>
    <w:rsid w:val="008F5903"/>
    <w:rsid w:val="00925B98"/>
    <w:rsid w:val="009438E6"/>
    <w:rsid w:val="009454B3"/>
    <w:rsid w:val="00973E21"/>
    <w:rsid w:val="009857FF"/>
    <w:rsid w:val="00993D0A"/>
    <w:rsid w:val="009F5E5A"/>
    <w:rsid w:val="00A25622"/>
    <w:rsid w:val="00A32EFC"/>
    <w:rsid w:val="00A67DE3"/>
    <w:rsid w:val="00A92BEB"/>
    <w:rsid w:val="00A93E09"/>
    <w:rsid w:val="00AB6861"/>
    <w:rsid w:val="00AE0977"/>
    <w:rsid w:val="00AF35F6"/>
    <w:rsid w:val="00B65C5A"/>
    <w:rsid w:val="00B67223"/>
    <w:rsid w:val="00B9779B"/>
    <w:rsid w:val="00BC3B73"/>
    <w:rsid w:val="00BC6635"/>
    <w:rsid w:val="00BD6712"/>
    <w:rsid w:val="00BE4978"/>
    <w:rsid w:val="00BE6E8B"/>
    <w:rsid w:val="00BF444E"/>
    <w:rsid w:val="00C07159"/>
    <w:rsid w:val="00C6253E"/>
    <w:rsid w:val="00C7570F"/>
    <w:rsid w:val="00C92140"/>
    <w:rsid w:val="00C96624"/>
    <w:rsid w:val="00CB4F0B"/>
    <w:rsid w:val="00CC6B08"/>
    <w:rsid w:val="00CD7716"/>
    <w:rsid w:val="00CF792A"/>
    <w:rsid w:val="00D066FB"/>
    <w:rsid w:val="00D213D8"/>
    <w:rsid w:val="00D24270"/>
    <w:rsid w:val="00D24FB1"/>
    <w:rsid w:val="00D41713"/>
    <w:rsid w:val="00D61922"/>
    <w:rsid w:val="00D94F61"/>
    <w:rsid w:val="00DA1610"/>
    <w:rsid w:val="00E03962"/>
    <w:rsid w:val="00E3354E"/>
    <w:rsid w:val="00E340D5"/>
    <w:rsid w:val="00E40A1D"/>
    <w:rsid w:val="00EB2ABD"/>
    <w:rsid w:val="00EF4480"/>
    <w:rsid w:val="00F102E8"/>
    <w:rsid w:val="00F45B46"/>
    <w:rsid w:val="00FA76BA"/>
    <w:rsid w:val="00FB2125"/>
    <w:rsid w:val="00FB6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22FB9A"/>
  <w15:chartTrackingRefBased/>
  <w15:docId w15:val="{4F13AD39-E7E1-D442-9586-600BFC6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71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4B3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454B3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4B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54B3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4B3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792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792A"/>
    <w:rPr>
      <w:rFonts w:ascii="Segoe UI" w:hAnsi="Segoe UI" w:cs="Segoe UI"/>
      <w:sz w:val="18"/>
      <w:szCs w:val="18"/>
    </w:rPr>
  </w:style>
  <w:style w:type="table" w:styleId="TableGridLight">
    <w:name w:val="Grid Table Light"/>
    <w:basedOn w:val="TableNormal"/>
    <w:uiPriority w:val="40"/>
    <w:rsid w:val="0018432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18432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gkelc">
    <w:name w:val="hgkelc"/>
    <w:basedOn w:val="DefaultParagraphFont"/>
    <w:rsid w:val="001D0B78"/>
  </w:style>
  <w:style w:type="character" w:styleId="CommentReference">
    <w:name w:val="annotation reference"/>
    <w:basedOn w:val="DefaultParagraphFont"/>
    <w:uiPriority w:val="99"/>
    <w:semiHidden/>
    <w:unhideWhenUsed/>
    <w:rsid w:val="00C966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662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66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66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662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828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975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84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4536</Words>
  <Characters>25859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roers, Jan</dc:creator>
  <cp:keywords/>
  <dc:description/>
  <cp:lastModifiedBy>ro76</cp:lastModifiedBy>
  <cp:revision>3</cp:revision>
  <dcterms:created xsi:type="dcterms:W3CDTF">2020-10-09T15:18:00Z</dcterms:created>
  <dcterms:modified xsi:type="dcterms:W3CDTF">2020-10-09T15:55:00Z</dcterms:modified>
</cp:coreProperties>
</file>